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3B0B33" w14:textId="77777777" w:rsidR="001A2A48" w:rsidRDefault="001A2A48" w:rsidP="00003F28">
      <w:pPr>
        <w:spacing w:line="276" w:lineRule="auto"/>
        <w:rPr>
          <w:rFonts w:ascii="Arial" w:hAnsi="Arial" w:cs="Arial"/>
        </w:rPr>
      </w:pPr>
    </w:p>
    <w:p w14:paraId="78424355" w14:textId="3B42D6E6" w:rsidR="00E94114" w:rsidRDefault="00E94114" w:rsidP="00003F28">
      <w:pPr>
        <w:spacing w:line="276" w:lineRule="auto"/>
        <w:rPr>
          <w:rFonts w:ascii="Arial" w:hAnsi="Arial" w:cs="Arial"/>
        </w:rPr>
      </w:pPr>
      <w:r>
        <w:rPr>
          <w:noProof/>
          <w:lang w:val="es-ES_tradnl" w:eastAsia="es-ES_tradnl"/>
        </w:rPr>
        <w:drawing>
          <wp:anchor distT="0" distB="0" distL="114300" distR="114300" simplePos="0" relativeHeight="251660288" behindDoc="1" locked="0" layoutInCell="1" allowOverlap="1" wp14:anchorId="1FFF4549" wp14:editId="1F11D7B0">
            <wp:simplePos x="0" y="0"/>
            <wp:positionH relativeFrom="column">
              <wp:posOffset>3796665</wp:posOffset>
            </wp:positionH>
            <wp:positionV relativeFrom="paragraph">
              <wp:posOffset>-8890</wp:posOffset>
            </wp:positionV>
            <wp:extent cx="2380184" cy="789152"/>
            <wp:effectExtent l="0" t="0" r="127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80184" cy="789152"/>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s-ES_tradnl" w:eastAsia="es-ES_tradnl"/>
        </w:rPr>
        <w:drawing>
          <wp:anchor distT="0" distB="0" distL="114300" distR="114300" simplePos="0" relativeHeight="251659264" behindDoc="1" locked="0" layoutInCell="1" allowOverlap="1" wp14:anchorId="0A8C506F" wp14:editId="43F66F77">
            <wp:simplePos x="0" y="0"/>
            <wp:positionH relativeFrom="margin">
              <wp:posOffset>-609600</wp:posOffset>
            </wp:positionH>
            <wp:positionV relativeFrom="paragraph">
              <wp:posOffset>-605790</wp:posOffset>
            </wp:positionV>
            <wp:extent cx="2209800" cy="1719199"/>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0" cy="17191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1E1655" w14:textId="77777777" w:rsidR="00E94114" w:rsidRPr="00210060" w:rsidRDefault="00E94114" w:rsidP="00003F28">
      <w:pPr>
        <w:spacing w:line="276" w:lineRule="auto"/>
        <w:rPr>
          <w:rFonts w:ascii="Arial" w:hAnsi="Arial" w:cs="Arial"/>
        </w:rPr>
      </w:pPr>
    </w:p>
    <w:p w14:paraId="1A4B7780" w14:textId="77777777" w:rsidR="00E94114" w:rsidRPr="00210060" w:rsidRDefault="00E94114" w:rsidP="00003F28">
      <w:pPr>
        <w:spacing w:line="276" w:lineRule="auto"/>
        <w:rPr>
          <w:rFonts w:ascii="Arial" w:hAnsi="Arial" w:cs="Arial"/>
        </w:rPr>
      </w:pPr>
    </w:p>
    <w:p w14:paraId="5C341AF4" w14:textId="77777777" w:rsidR="00E94114" w:rsidRDefault="00E94114" w:rsidP="00003F28">
      <w:pPr>
        <w:spacing w:line="276" w:lineRule="auto"/>
        <w:rPr>
          <w:rFonts w:ascii="Arial" w:hAnsi="Arial" w:cs="Arial"/>
        </w:rPr>
      </w:pPr>
    </w:p>
    <w:p w14:paraId="55FAD7FC" w14:textId="77777777" w:rsidR="00E94114" w:rsidRPr="005E038F" w:rsidRDefault="00E94114" w:rsidP="00003F28">
      <w:pPr>
        <w:tabs>
          <w:tab w:val="left" w:pos="2325"/>
        </w:tabs>
        <w:spacing w:line="276" w:lineRule="auto"/>
        <w:jc w:val="center"/>
        <w:rPr>
          <w:rFonts w:ascii="Arial" w:hAnsi="Arial" w:cs="Arial"/>
          <w:b/>
          <w:sz w:val="32"/>
        </w:rPr>
      </w:pPr>
      <w:r w:rsidRPr="005E038F">
        <w:rPr>
          <w:rFonts w:ascii="Arial" w:hAnsi="Arial" w:cs="Arial"/>
          <w:b/>
          <w:sz w:val="32"/>
        </w:rPr>
        <w:t>PLAN DE</w:t>
      </w:r>
    </w:p>
    <w:p w14:paraId="133CB41E" w14:textId="77777777" w:rsidR="00E94114" w:rsidRPr="005E038F" w:rsidRDefault="00E94114" w:rsidP="00003F28">
      <w:pPr>
        <w:tabs>
          <w:tab w:val="left" w:pos="2325"/>
        </w:tabs>
        <w:spacing w:line="276" w:lineRule="auto"/>
        <w:jc w:val="center"/>
        <w:rPr>
          <w:rFonts w:ascii="Arial" w:hAnsi="Arial" w:cs="Arial"/>
          <w:b/>
          <w:sz w:val="32"/>
        </w:rPr>
      </w:pPr>
      <w:r w:rsidRPr="005E038F">
        <w:rPr>
          <w:rFonts w:ascii="Arial" w:hAnsi="Arial" w:cs="Arial"/>
          <w:b/>
          <w:sz w:val="32"/>
        </w:rPr>
        <w:t>DESARROLLO</w:t>
      </w:r>
    </w:p>
    <w:p w14:paraId="1AD6A703" w14:textId="77777777" w:rsidR="00E94114" w:rsidRPr="005E038F" w:rsidRDefault="00E94114" w:rsidP="00003F28">
      <w:pPr>
        <w:tabs>
          <w:tab w:val="left" w:pos="2325"/>
        </w:tabs>
        <w:spacing w:line="276" w:lineRule="auto"/>
        <w:jc w:val="center"/>
        <w:rPr>
          <w:rFonts w:ascii="Arial" w:hAnsi="Arial" w:cs="Arial"/>
          <w:b/>
          <w:sz w:val="32"/>
        </w:rPr>
      </w:pPr>
      <w:r w:rsidRPr="005E038F">
        <w:rPr>
          <w:rFonts w:ascii="Arial" w:hAnsi="Arial" w:cs="Arial"/>
          <w:b/>
          <w:sz w:val="32"/>
        </w:rPr>
        <w:t>DE SOFTWARE</w:t>
      </w:r>
    </w:p>
    <w:p w14:paraId="37D1D5D6" w14:textId="77777777" w:rsidR="00E94114" w:rsidRDefault="00E94114" w:rsidP="00003F28">
      <w:pPr>
        <w:spacing w:line="276" w:lineRule="auto"/>
        <w:jc w:val="center"/>
      </w:pPr>
    </w:p>
    <w:tbl>
      <w:tblPr>
        <w:tblStyle w:val="Tablaconcuadrcula"/>
        <w:tblW w:w="10490" w:type="dxa"/>
        <w:tblInd w:w="-714" w:type="dxa"/>
        <w:shd w:val="clear" w:color="auto" w:fill="70AD47" w:themeFill="accent6"/>
        <w:tblLook w:val="04A0" w:firstRow="1" w:lastRow="0" w:firstColumn="1" w:lastColumn="0" w:noHBand="0" w:noVBand="1"/>
      </w:tblPr>
      <w:tblGrid>
        <w:gridCol w:w="5128"/>
        <w:gridCol w:w="1677"/>
        <w:gridCol w:w="1863"/>
        <w:gridCol w:w="1822"/>
      </w:tblGrid>
      <w:tr w:rsidR="00E94114" w14:paraId="00D459EA" w14:textId="77777777" w:rsidTr="003F0907">
        <w:trPr>
          <w:trHeight w:val="663"/>
        </w:trPr>
        <w:tc>
          <w:tcPr>
            <w:tcW w:w="5128" w:type="dxa"/>
            <w:shd w:val="clear" w:color="auto" w:fill="538135" w:themeFill="accent6" w:themeFillShade="BF"/>
          </w:tcPr>
          <w:p w14:paraId="080551FB" w14:textId="77777777" w:rsidR="00E94114" w:rsidRDefault="00E94114" w:rsidP="00003F28">
            <w:pPr>
              <w:tabs>
                <w:tab w:val="left" w:pos="2325"/>
              </w:tabs>
              <w:spacing w:line="276" w:lineRule="auto"/>
              <w:jc w:val="center"/>
              <w:rPr>
                <w:rFonts w:ascii="Arial" w:hAnsi="Arial" w:cs="Arial"/>
              </w:rPr>
            </w:pPr>
          </w:p>
          <w:p w14:paraId="4F26B87D" w14:textId="77777777" w:rsidR="00E94114" w:rsidRPr="00210060" w:rsidRDefault="00E94114" w:rsidP="00003F28">
            <w:pPr>
              <w:tabs>
                <w:tab w:val="left" w:pos="2325"/>
              </w:tabs>
              <w:spacing w:line="276" w:lineRule="auto"/>
              <w:jc w:val="center"/>
              <w:rPr>
                <w:rFonts w:ascii="Arial" w:hAnsi="Arial" w:cs="Arial"/>
              </w:rPr>
            </w:pPr>
            <w:r w:rsidRPr="00210060">
              <w:rPr>
                <w:rFonts w:ascii="Arial" w:hAnsi="Arial" w:cs="Arial"/>
              </w:rPr>
              <w:t>Nombre del proyecto:</w:t>
            </w:r>
          </w:p>
        </w:tc>
        <w:tc>
          <w:tcPr>
            <w:tcW w:w="5362" w:type="dxa"/>
            <w:gridSpan w:val="3"/>
            <w:shd w:val="clear" w:color="auto" w:fill="FFFFFF" w:themeFill="background1"/>
          </w:tcPr>
          <w:p w14:paraId="1B8076FE" w14:textId="3DBB044A" w:rsidR="00E94114" w:rsidRPr="008D5E61" w:rsidRDefault="00E94114" w:rsidP="00003F28">
            <w:pPr>
              <w:spacing w:line="276" w:lineRule="auto"/>
              <w:rPr>
                <w:rFonts w:ascii="Arial" w:hAnsi="Arial" w:cs="Arial"/>
              </w:rPr>
            </w:pPr>
            <w:r w:rsidRPr="008D5E61">
              <w:rPr>
                <w:rFonts w:ascii="Arial" w:hAnsi="Arial" w:cs="Arial"/>
              </w:rPr>
              <w:t>Sistem</w:t>
            </w:r>
            <w:r w:rsidR="005E038F">
              <w:rPr>
                <w:rFonts w:ascii="Arial" w:hAnsi="Arial" w:cs="Arial"/>
              </w:rPr>
              <w:t xml:space="preserve">a de </w:t>
            </w:r>
            <w:r w:rsidRPr="008D5E61">
              <w:rPr>
                <w:rFonts w:ascii="Arial" w:hAnsi="Arial" w:cs="Arial"/>
              </w:rPr>
              <w:t>monitoreo</w:t>
            </w:r>
            <w:r w:rsidR="005E038F">
              <w:rPr>
                <w:rFonts w:ascii="Arial" w:hAnsi="Arial" w:cs="Arial"/>
              </w:rPr>
              <w:t xml:space="preserve"> y prevención</w:t>
            </w:r>
            <w:r w:rsidRPr="008D5E61">
              <w:rPr>
                <w:rFonts w:ascii="Arial" w:hAnsi="Arial" w:cs="Arial"/>
              </w:rPr>
              <w:t xml:space="preserve"> de discriminación del estado de Veracruz. </w:t>
            </w:r>
          </w:p>
          <w:p w14:paraId="2A61B11C" w14:textId="77777777" w:rsidR="00E94114" w:rsidRPr="00210060" w:rsidRDefault="00E94114" w:rsidP="00003F28">
            <w:pPr>
              <w:tabs>
                <w:tab w:val="left" w:pos="2325"/>
              </w:tabs>
              <w:spacing w:line="276" w:lineRule="auto"/>
              <w:jc w:val="center"/>
              <w:rPr>
                <w:rFonts w:ascii="Arial" w:hAnsi="Arial" w:cs="Arial"/>
                <w:highlight w:val="yellow"/>
              </w:rPr>
            </w:pPr>
          </w:p>
        </w:tc>
      </w:tr>
      <w:tr w:rsidR="00E94114" w14:paraId="68EA1EB4" w14:textId="77777777" w:rsidTr="003F0907">
        <w:trPr>
          <w:trHeight w:val="352"/>
        </w:trPr>
        <w:tc>
          <w:tcPr>
            <w:tcW w:w="5128" w:type="dxa"/>
            <w:shd w:val="clear" w:color="auto" w:fill="538135" w:themeFill="accent6" w:themeFillShade="BF"/>
          </w:tcPr>
          <w:p w14:paraId="6D8A1835" w14:textId="77777777" w:rsidR="00E94114" w:rsidRPr="008D5E61" w:rsidRDefault="00E94114" w:rsidP="00003F28">
            <w:pPr>
              <w:tabs>
                <w:tab w:val="left" w:pos="2325"/>
              </w:tabs>
              <w:spacing w:line="276" w:lineRule="auto"/>
              <w:jc w:val="center"/>
              <w:rPr>
                <w:rFonts w:ascii="Arial" w:hAnsi="Arial" w:cs="Arial"/>
              </w:rPr>
            </w:pPr>
            <w:r>
              <w:rPr>
                <w:rFonts w:ascii="Arial" w:hAnsi="Arial" w:cs="Arial"/>
              </w:rPr>
              <w:t>Alias del Proyecto:</w:t>
            </w:r>
          </w:p>
        </w:tc>
        <w:tc>
          <w:tcPr>
            <w:tcW w:w="5362" w:type="dxa"/>
            <w:gridSpan w:val="3"/>
            <w:shd w:val="clear" w:color="auto" w:fill="FFFFFF" w:themeFill="background1"/>
          </w:tcPr>
          <w:p w14:paraId="65CF9DEB" w14:textId="77777777" w:rsidR="00E94114" w:rsidRDefault="00E94114" w:rsidP="00003F28">
            <w:pPr>
              <w:tabs>
                <w:tab w:val="left" w:pos="2325"/>
              </w:tabs>
              <w:spacing w:line="276" w:lineRule="auto"/>
              <w:jc w:val="center"/>
              <w:rPr>
                <w:rFonts w:ascii="Arial" w:hAnsi="Arial" w:cs="Arial"/>
                <w:b/>
              </w:rPr>
            </w:pPr>
            <w:r w:rsidRPr="008D5E61">
              <w:rPr>
                <w:rFonts w:ascii="Arial" w:hAnsi="Arial" w:cs="Arial"/>
              </w:rPr>
              <w:t>PREDEV</w:t>
            </w:r>
          </w:p>
        </w:tc>
      </w:tr>
      <w:tr w:rsidR="00E94114" w14:paraId="564AD925" w14:textId="77777777" w:rsidTr="003F0907">
        <w:tc>
          <w:tcPr>
            <w:tcW w:w="5128" w:type="dxa"/>
            <w:shd w:val="clear" w:color="auto" w:fill="538135" w:themeFill="accent6" w:themeFillShade="BF"/>
          </w:tcPr>
          <w:p w14:paraId="78A8D387" w14:textId="77777777" w:rsidR="00E94114" w:rsidRPr="008D5E61" w:rsidRDefault="00E94114" w:rsidP="00003F28">
            <w:pPr>
              <w:tabs>
                <w:tab w:val="left" w:pos="2325"/>
              </w:tabs>
              <w:spacing w:line="276" w:lineRule="auto"/>
              <w:jc w:val="center"/>
              <w:rPr>
                <w:rFonts w:ascii="Arial" w:hAnsi="Arial" w:cs="Arial"/>
              </w:rPr>
            </w:pPr>
            <w:r>
              <w:rPr>
                <w:rFonts w:ascii="Arial" w:hAnsi="Arial" w:cs="Arial"/>
              </w:rPr>
              <w:t xml:space="preserve">Versión </w:t>
            </w:r>
          </w:p>
        </w:tc>
        <w:tc>
          <w:tcPr>
            <w:tcW w:w="1677" w:type="dxa"/>
            <w:shd w:val="clear" w:color="auto" w:fill="FFFFFF" w:themeFill="background1"/>
          </w:tcPr>
          <w:p w14:paraId="7FC7D0B5" w14:textId="77777777" w:rsidR="00E94114" w:rsidRPr="008D5E61" w:rsidRDefault="00E94114" w:rsidP="00003F28">
            <w:pPr>
              <w:tabs>
                <w:tab w:val="left" w:pos="2325"/>
              </w:tabs>
              <w:spacing w:line="276" w:lineRule="auto"/>
              <w:jc w:val="center"/>
              <w:rPr>
                <w:rFonts w:ascii="Arial" w:hAnsi="Arial" w:cs="Arial"/>
              </w:rPr>
            </w:pPr>
            <w:r>
              <w:rPr>
                <w:rFonts w:ascii="Arial" w:hAnsi="Arial" w:cs="Arial"/>
              </w:rPr>
              <w:t>1.0</w:t>
            </w:r>
          </w:p>
        </w:tc>
        <w:tc>
          <w:tcPr>
            <w:tcW w:w="1863" w:type="dxa"/>
            <w:shd w:val="clear" w:color="auto" w:fill="70AD47" w:themeFill="accent6"/>
          </w:tcPr>
          <w:p w14:paraId="2F9EBAE6" w14:textId="77777777" w:rsidR="00E94114" w:rsidRPr="008D5E61" w:rsidRDefault="00E94114" w:rsidP="00003F28">
            <w:pPr>
              <w:tabs>
                <w:tab w:val="left" w:pos="2325"/>
              </w:tabs>
              <w:spacing w:line="276" w:lineRule="auto"/>
              <w:jc w:val="center"/>
              <w:rPr>
                <w:rFonts w:ascii="Arial" w:hAnsi="Arial" w:cs="Arial"/>
              </w:rPr>
            </w:pPr>
            <w:r w:rsidRPr="008D5E61">
              <w:rPr>
                <w:rFonts w:ascii="Arial" w:hAnsi="Arial" w:cs="Arial"/>
              </w:rPr>
              <w:t>Fecha última modificación:</w:t>
            </w:r>
          </w:p>
        </w:tc>
        <w:tc>
          <w:tcPr>
            <w:tcW w:w="1822" w:type="dxa"/>
            <w:shd w:val="clear" w:color="auto" w:fill="FFFFFF" w:themeFill="background1"/>
          </w:tcPr>
          <w:p w14:paraId="7774C8DE" w14:textId="77777777" w:rsidR="00E94114" w:rsidRPr="008D5E61" w:rsidRDefault="00E94114" w:rsidP="00003F28">
            <w:pPr>
              <w:tabs>
                <w:tab w:val="left" w:pos="2325"/>
              </w:tabs>
              <w:spacing w:line="276" w:lineRule="auto"/>
              <w:jc w:val="center"/>
              <w:rPr>
                <w:rFonts w:ascii="Arial" w:hAnsi="Arial" w:cs="Arial"/>
              </w:rPr>
            </w:pPr>
            <w:r>
              <w:rPr>
                <w:rFonts w:ascii="Arial" w:hAnsi="Arial" w:cs="Arial"/>
              </w:rPr>
              <w:t>20/11/2018</w:t>
            </w:r>
          </w:p>
        </w:tc>
      </w:tr>
    </w:tbl>
    <w:p w14:paraId="10793AE2" w14:textId="77777777" w:rsidR="00C91FE8" w:rsidRDefault="00C91FE8" w:rsidP="00003F28">
      <w:pPr>
        <w:spacing w:line="276" w:lineRule="auto"/>
        <w:jc w:val="both"/>
        <w:rPr>
          <w:rFonts w:ascii="Arial" w:hAnsi="Arial" w:cs="Arial"/>
        </w:rPr>
      </w:pPr>
    </w:p>
    <w:p w14:paraId="15D4ACCC" w14:textId="77777777" w:rsidR="00E94114" w:rsidRDefault="00E94114" w:rsidP="00003F28">
      <w:pPr>
        <w:spacing w:line="276" w:lineRule="auto"/>
        <w:jc w:val="both"/>
        <w:rPr>
          <w:rFonts w:ascii="Arial" w:hAnsi="Arial" w:cs="Arial"/>
        </w:rPr>
      </w:pPr>
    </w:p>
    <w:p w14:paraId="1AF5C688" w14:textId="77777777" w:rsidR="00E94114" w:rsidRDefault="00E94114" w:rsidP="00003F28">
      <w:pPr>
        <w:spacing w:line="276" w:lineRule="auto"/>
        <w:jc w:val="both"/>
        <w:rPr>
          <w:rFonts w:ascii="Arial" w:hAnsi="Arial" w:cs="Arial"/>
        </w:rPr>
      </w:pPr>
    </w:p>
    <w:p w14:paraId="61CE20A0" w14:textId="77777777" w:rsidR="00E94114" w:rsidRDefault="00E94114" w:rsidP="00003F28">
      <w:pPr>
        <w:spacing w:line="276" w:lineRule="auto"/>
        <w:jc w:val="both"/>
        <w:rPr>
          <w:rFonts w:ascii="Arial" w:hAnsi="Arial" w:cs="Arial"/>
        </w:rPr>
      </w:pPr>
    </w:p>
    <w:p w14:paraId="3BC6966E" w14:textId="77777777" w:rsidR="00E94114" w:rsidRDefault="00E94114" w:rsidP="00003F28">
      <w:pPr>
        <w:spacing w:line="276" w:lineRule="auto"/>
        <w:jc w:val="both"/>
        <w:rPr>
          <w:rFonts w:ascii="Arial" w:hAnsi="Arial" w:cs="Arial"/>
        </w:rPr>
      </w:pPr>
    </w:p>
    <w:p w14:paraId="4C85E0E9" w14:textId="77777777" w:rsidR="00E94114" w:rsidRDefault="00E94114" w:rsidP="00003F28">
      <w:pPr>
        <w:spacing w:line="276" w:lineRule="auto"/>
        <w:jc w:val="both"/>
        <w:rPr>
          <w:rFonts w:ascii="Arial" w:hAnsi="Arial" w:cs="Arial"/>
        </w:rPr>
      </w:pPr>
    </w:p>
    <w:p w14:paraId="47123A83" w14:textId="77777777" w:rsidR="00E94114" w:rsidRDefault="00E94114" w:rsidP="00003F28">
      <w:pPr>
        <w:spacing w:line="276" w:lineRule="auto"/>
        <w:jc w:val="both"/>
        <w:rPr>
          <w:rFonts w:ascii="Arial" w:hAnsi="Arial" w:cs="Arial"/>
        </w:rPr>
      </w:pPr>
    </w:p>
    <w:p w14:paraId="215B94B3" w14:textId="77777777" w:rsidR="00E94114" w:rsidRDefault="00E94114" w:rsidP="00003F28">
      <w:pPr>
        <w:spacing w:line="276" w:lineRule="auto"/>
        <w:jc w:val="both"/>
        <w:rPr>
          <w:rFonts w:ascii="Arial" w:hAnsi="Arial" w:cs="Arial"/>
        </w:rPr>
      </w:pPr>
    </w:p>
    <w:p w14:paraId="51645A16" w14:textId="77777777" w:rsidR="00E94114" w:rsidRDefault="00E94114" w:rsidP="00003F28">
      <w:pPr>
        <w:spacing w:line="276" w:lineRule="auto"/>
        <w:jc w:val="both"/>
        <w:rPr>
          <w:rFonts w:ascii="Arial" w:hAnsi="Arial" w:cs="Arial"/>
        </w:rPr>
      </w:pPr>
    </w:p>
    <w:p w14:paraId="11E0EDA3" w14:textId="77777777" w:rsidR="00E94114" w:rsidRDefault="00E94114" w:rsidP="00003F28">
      <w:pPr>
        <w:spacing w:line="276" w:lineRule="auto"/>
        <w:jc w:val="both"/>
        <w:rPr>
          <w:rFonts w:ascii="Arial" w:hAnsi="Arial" w:cs="Arial"/>
        </w:rPr>
      </w:pPr>
    </w:p>
    <w:p w14:paraId="7D09526A" w14:textId="77777777" w:rsidR="00E94114" w:rsidRDefault="00E94114" w:rsidP="00003F28">
      <w:pPr>
        <w:spacing w:line="276" w:lineRule="auto"/>
        <w:jc w:val="both"/>
        <w:rPr>
          <w:rFonts w:ascii="Arial" w:hAnsi="Arial" w:cs="Arial"/>
        </w:rPr>
      </w:pPr>
    </w:p>
    <w:p w14:paraId="69ABA24B" w14:textId="77777777" w:rsidR="00E94114" w:rsidRDefault="00E94114" w:rsidP="00003F28">
      <w:pPr>
        <w:spacing w:line="276" w:lineRule="auto"/>
        <w:jc w:val="both"/>
        <w:rPr>
          <w:rFonts w:ascii="Arial" w:hAnsi="Arial" w:cs="Arial"/>
        </w:rPr>
      </w:pPr>
    </w:p>
    <w:p w14:paraId="787E05C3" w14:textId="77777777" w:rsidR="00E94114" w:rsidRDefault="00E94114" w:rsidP="00003F28">
      <w:pPr>
        <w:spacing w:line="276" w:lineRule="auto"/>
        <w:jc w:val="both"/>
        <w:rPr>
          <w:rFonts w:ascii="Arial" w:hAnsi="Arial" w:cs="Arial"/>
        </w:rPr>
      </w:pPr>
    </w:p>
    <w:p w14:paraId="15B006F9" w14:textId="77777777" w:rsidR="00E94114" w:rsidRDefault="00E94114" w:rsidP="00003F28">
      <w:pPr>
        <w:spacing w:line="276" w:lineRule="auto"/>
        <w:jc w:val="both"/>
        <w:rPr>
          <w:rFonts w:ascii="Arial" w:hAnsi="Arial" w:cs="Arial"/>
        </w:rPr>
      </w:pPr>
    </w:p>
    <w:p w14:paraId="1D083F1F" w14:textId="77777777" w:rsidR="00E94114" w:rsidRDefault="00E94114" w:rsidP="00003F28">
      <w:pPr>
        <w:spacing w:line="276" w:lineRule="auto"/>
        <w:jc w:val="both"/>
        <w:rPr>
          <w:rFonts w:ascii="Arial" w:hAnsi="Arial" w:cs="Arial"/>
        </w:rPr>
      </w:pPr>
    </w:p>
    <w:p w14:paraId="606A58BC" w14:textId="77777777" w:rsidR="00E94114" w:rsidRDefault="00E94114" w:rsidP="00003F28">
      <w:pPr>
        <w:spacing w:line="276" w:lineRule="auto"/>
        <w:jc w:val="both"/>
        <w:rPr>
          <w:rFonts w:ascii="Arial" w:hAnsi="Arial" w:cs="Arial"/>
        </w:rPr>
      </w:pPr>
    </w:p>
    <w:p w14:paraId="6ADB0148" w14:textId="77777777" w:rsidR="00E94114" w:rsidRDefault="00E94114" w:rsidP="00003F28">
      <w:pPr>
        <w:spacing w:line="276" w:lineRule="auto"/>
        <w:jc w:val="both"/>
        <w:rPr>
          <w:rFonts w:ascii="Arial" w:hAnsi="Arial" w:cs="Arial"/>
        </w:rPr>
      </w:pPr>
    </w:p>
    <w:p w14:paraId="6ECD10F4" w14:textId="77777777" w:rsidR="00E94114" w:rsidRPr="00E94114" w:rsidRDefault="00E94114" w:rsidP="00003F28">
      <w:pPr>
        <w:spacing w:line="276" w:lineRule="auto"/>
        <w:jc w:val="both"/>
        <w:rPr>
          <w:rFonts w:ascii="Arial" w:hAnsi="Arial" w:cs="Arial"/>
        </w:rPr>
      </w:pPr>
    </w:p>
    <w:sdt>
      <w:sdtPr>
        <w:rPr>
          <w:rFonts w:asciiTheme="minorHAnsi" w:eastAsiaTheme="minorHAnsi" w:hAnsiTheme="minorHAnsi" w:cstheme="minorBidi"/>
          <w:color w:val="auto"/>
          <w:sz w:val="22"/>
          <w:szCs w:val="22"/>
          <w:lang w:val="es-ES" w:eastAsia="en-US"/>
        </w:rPr>
        <w:id w:val="-316727655"/>
        <w:docPartObj>
          <w:docPartGallery w:val="Table of Contents"/>
          <w:docPartUnique/>
        </w:docPartObj>
      </w:sdtPr>
      <w:sdtEndPr>
        <w:rPr>
          <w:b/>
          <w:bCs/>
        </w:rPr>
      </w:sdtEndPr>
      <w:sdtContent>
        <w:p w14:paraId="4C104CC3" w14:textId="77777777" w:rsidR="00E94114" w:rsidRDefault="00E94114" w:rsidP="00003F28">
          <w:pPr>
            <w:pStyle w:val="TtulodeTDC"/>
            <w:spacing w:line="276" w:lineRule="auto"/>
            <w:jc w:val="both"/>
            <w:rPr>
              <w:rFonts w:ascii="Arial" w:hAnsi="Arial" w:cs="Arial"/>
              <w:b/>
              <w:color w:val="auto"/>
              <w:sz w:val="28"/>
              <w:lang w:val="es-ES"/>
            </w:rPr>
          </w:pPr>
          <w:r w:rsidRPr="00E6546E">
            <w:rPr>
              <w:rFonts w:ascii="Arial" w:hAnsi="Arial" w:cs="Arial"/>
              <w:b/>
              <w:color w:val="auto"/>
              <w:sz w:val="28"/>
              <w:lang w:val="es-ES"/>
            </w:rPr>
            <w:t>Contenido</w:t>
          </w:r>
        </w:p>
        <w:p w14:paraId="285DB2E0" w14:textId="77777777" w:rsidR="00E6546E" w:rsidRPr="00E6546E" w:rsidRDefault="00E6546E" w:rsidP="00003F28">
          <w:pPr>
            <w:spacing w:line="276" w:lineRule="auto"/>
            <w:rPr>
              <w:lang w:eastAsia="es-MX"/>
            </w:rPr>
          </w:pPr>
        </w:p>
        <w:p w14:paraId="24438442" w14:textId="77777777" w:rsidR="00D9381D" w:rsidRDefault="00E94114">
          <w:pPr>
            <w:pStyle w:val="TDC1"/>
            <w:rPr>
              <w:rFonts w:eastAsiaTheme="minorEastAsia"/>
              <w:noProof/>
              <w:sz w:val="24"/>
              <w:szCs w:val="24"/>
              <w:lang w:val="es-ES_tradnl" w:eastAsia="es-ES_tradnl"/>
            </w:rPr>
          </w:pPr>
          <w:r>
            <w:fldChar w:fldCharType="begin"/>
          </w:r>
          <w:r>
            <w:instrText xml:space="preserve"> TOC \o "1-3" \h \z \u </w:instrText>
          </w:r>
          <w:r>
            <w:fldChar w:fldCharType="separate"/>
          </w:r>
          <w:hyperlink w:anchor="_Toc530607764" w:history="1">
            <w:r w:rsidR="00D9381D" w:rsidRPr="00D12E1A">
              <w:rPr>
                <w:rStyle w:val="Hipervnculo"/>
                <w:rFonts w:ascii="Arial" w:hAnsi="Arial" w:cs="Arial"/>
                <w:b/>
                <w:noProof/>
              </w:rPr>
              <w:t>Resumen</w:t>
            </w:r>
            <w:r w:rsidR="00D9381D">
              <w:rPr>
                <w:noProof/>
                <w:webHidden/>
              </w:rPr>
              <w:tab/>
            </w:r>
            <w:r w:rsidR="00D9381D">
              <w:rPr>
                <w:noProof/>
                <w:webHidden/>
              </w:rPr>
              <w:fldChar w:fldCharType="begin"/>
            </w:r>
            <w:r w:rsidR="00D9381D">
              <w:rPr>
                <w:noProof/>
                <w:webHidden/>
              </w:rPr>
              <w:instrText xml:space="preserve"> PAGEREF _Toc530607764 \h </w:instrText>
            </w:r>
            <w:r w:rsidR="00D9381D">
              <w:rPr>
                <w:noProof/>
                <w:webHidden/>
              </w:rPr>
            </w:r>
            <w:r w:rsidR="00D9381D">
              <w:rPr>
                <w:noProof/>
                <w:webHidden/>
              </w:rPr>
              <w:fldChar w:fldCharType="separate"/>
            </w:r>
            <w:r w:rsidR="00D9381D">
              <w:rPr>
                <w:noProof/>
                <w:webHidden/>
              </w:rPr>
              <w:t>1</w:t>
            </w:r>
            <w:r w:rsidR="00D9381D">
              <w:rPr>
                <w:noProof/>
                <w:webHidden/>
              </w:rPr>
              <w:fldChar w:fldCharType="end"/>
            </w:r>
          </w:hyperlink>
        </w:p>
        <w:p w14:paraId="4D35A920" w14:textId="77777777" w:rsidR="00D9381D" w:rsidRDefault="00BF4D98">
          <w:pPr>
            <w:pStyle w:val="TDC1"/>
            <w:rPr>
              <w:rFonts w:eastAsiaTheme="minorEastAsia"/>
              <w:noProof/>
              <w:sz w:val="24"/>
              <w:szCs w:val="24"/>
              <w:lang w:val="es-ES_tradnl" w:eastAsia="es-ES_tradnl"/>
            </w:rPr>
          </w:pPr>
          <w:hyperlink w:anchor="_Toc530607765" w:history="1">
            <w:r w:rsidR="00D9381D" w:rsidRPr="00D12E1A">
              <w:rPr>
                <w:rStyle w:val="Hipervnculo"/>
                <w:rFonts w:ascii="Arial" w:hAnsi="Arial" w:cs="Arial"/>
                <w:b/>
                <w:noProof/>
              </w:rPr>
              <w:t>Introducción</w:t>
            </w:r>
            <w:r w:rsidR="00D9381D">
              <w:rPr>
                <w:noProof/>
                <w:webHidden/>
              </w:rPr>
              <w:tab/>
            </w:r>
            <w:r w:rsidR="00D9381D">
              <w:rPr>
                <w:noProof/>
                <w:webHidden/>
              </w:rPr>
              <w:fldChar w:fldCharType="begin"/>
            </w:r>
            <w:r w:rsidR="00D9381D">
              <w:rPr>
                <w:noProof/>
                <w:webHidden/>
              </w:rPr>
              <w:instrText xml:space="preserve"> PAGEREF _Toc530607765 \h </w:instrText>
            </w:r>
            <w:r w:rsidR="00D9381D">
              <w:rPr>
                <w:noProof/>
                <w:webHidden/>
              </w:rPr>
            </w:r>
            <w:r w:rsidR="00D9381D">
              <w:rPr>
                <w:noProof/>
                <w:webHidden/>
              </w:rPr>
              <w:fldChar w:fldCharType="separate"/>
            </w:r>
            <w:r w:rsidR="00D9381D">
              <w:rPr>
                <w:noProof/>
                <w:webHidden/>
              </w:rPr>
              <w:t>2</w:t>
            </w:r>
            <w:r w:rsidR="00D9381D">
              <w:rPr>
                <w:noProof/>
                <w:webHidden/>
              </w:rPr>
              <w:fldChar w:fldCharType="end"/>
            </w:r>
          </w:hyperlink>
        </w:p>
        <w:p w14:paraId="1EA5FF9A" w14:textId="77777777" w:rsidR="00D9381D" w:rsidRDefault="00BF4D98">
          <w:pPr>
            <w:pStyle w:val="TDC1"/>
            <w:rPr>
              <w:rFonts w:eastAsiaTheme="minorEastAsia"/>
              <w:noProof/>
              <w:sz w:val="24"/>
              <w:szCs w:val="24"/>
              <w:lang w:val="es-ES_tradnl" w:eastAsia="es-ES_tradnl"/>
            </w:rPr>
          </w:pPr>
          <w:hyperlink w:anchor="_Toc530607766" w:history="1">
            <w:r w:rsidR="00D9381D" w:rsidRPr="00D12E1A">
              <w:rPr>
                <w:rStyle w:val="Hipervnculo"/>
                <w:rFonts w:ascii="Arial" w:hAnsi="Arial" w:cs="Arial"/>
                <w:b/>
                <w:noProof/>
                <w:lang w:val="es-MX"/>
              </w:rPr>
              <w:t>Capitulo l. Antecedentes</w:t>
            </w:r>
            <w:r w:rsidR="00D9381D">
              <w:rPr>
                <w:noProof/>
                <w:webHidden/>
              </w:rPr>
              <w:tab/>
            </w:r>
            <w:r w:rsidR="00D9381D">
              <w:rPr>
                <w:noProof/>
                <w:webHidden/>
              </w:rPr>
              <w:fldChar w:fldCharType="begin"/>
            </w:r>
            <w:r w:rsidR="00D9381D">
              <w:rPr>
                <w:noProof/>
                <w:webHidden/>
              </w:rPr>
              <w:instrText xml:space="preserve"> PAGEREF _Toc530607766 \h </w:instrText>
            </w:r>
            <w:r w:rsidR="00D9381D">
              <w:rPr>
                <w:noProof/>
                <w:webHidden/>
              </w:rPr>
            </w:r>
            <w:r w:rsidR="00D9381D">
              <w:rPr>
                <w:noProof/>
                <w:webHidden/>
              </w:rPr>
              <w:fldChar w:fldCharType="separate"/>
            </w:r>
            <w:r w:rsidR="00D9381D">
              <w:rPr>
                <w:noProof/>
                <w:webHidden/>
              </w:rPr>
              <w:t>3</w:t>
            </w:r>
            <w:r w:rsidR="00D9381D">
              <w:rPr>
                <w:noProof/>
                <w:webHidden/>
              </w:rPr>
              <w:fldChar w:fldCharType="end"/>
            </w:r>
          </w:hyperlink>
        </w:p>
        <w:p w14:paraId="614B7BA7" w14:textId="77777777" w:rsidR="00D9381D" w:rsidRDefault="00BF4D98">
          <w:pPr>
            <w:pStyle w:val="TDC2"/>
            <w:tabs>
              <w:tab w:val="right" w:leader="dot" w:pos="8494"/>
            </w:tabs>
            <w:rPr>
              <w:rFonts w:eastAsiaTheme="minorEastAsia"/>
              <w:noProof/>
              <w:sz w:val="24"/>
              <w:szCs w:val="24"/>
              <w:lang w:val="es-ES_tradnl" w:eastAsia="es-ES_tradnl"/>
            </w:rPr>
          </w:pPr>
          <w:hyperlink w:anchor="_Toc530607767" w:history="1">
            <w:r w:rsidR="00D9381D" w:rsidRPr="00D12E1A">
              <w:rPr>
                <w:rStyle w:val="Hipervnculo"/>
                <w:rFonts w:ascii="Arial" w:hAnsi="Arial" w:cs="Arial"/>
                <w:b/>
                <w:noProof/>
                <w:lang w:val="es-MX"/>
              </w:rPr>
              <w:t>1.1 Problemática</w:t>
            </w:r>
            <w:r w:rsidR="00D9381D">
              <w:rPr>
                <w:noProof/>
                <w:webHidden/>
              </w:rPr>
              <w:tab/>
            </w:r>
            <w:r w:rsidR="00D9381D">
              <w:rPr>
                <w:noProof/>
                <w:webHidden/>
              </w:rPr>
              <w:fldChar w:fldCharType="begin"/>
            </w:r>
            <w:r w:rsidR="00D9381D">
              <w:rPr>
                <w:noProof/>
                <w:webHidden/>
              </w:rPr>
              <w:instrText xml:space="preserve"> PAGEREF _Toc530607767 \h </w:instrText>
            </w:r>
            <w:r w:rsidR="00D9381D">
              <w:rPr>
                <w:noProof/>
                <w:webHidden/>
              </w:rPr>
            </w:r>
            <w:r w:rsidR="00D9381D">
              <w:rPr>
                <w:noProof/>
                <w:webHidden/>
              </w:rPr>
              <w:fldChar w:fldCharType="separate"/>
            </w:r>
            <w:r w:rsidR="00D9381D">
              <w:rPr>
                <w:noProof/>
                <w:webHidden/>
              </w:rPr>
              <w:t>3</w:t>
            </w:r>
            <w:r w:rsidR="00D9381D">
              <w:rPr>
                <w:noProof/>
                <w:webHidden/>
              </w:rPr>
              <w:fldChar w:fldCharType="end"/>
            </w:r>
          </w:hyperlink>
        </w:p>
        <w:p w14:paraId="27D3A52A" w14:textId="77777777" w:rsidR="00D9381D" w:rsidRDefault="00BF4D98">
          <w:pPr>
            <w:pStyle w:val="TDC2"/>
            <w:tabs>
              <w:tab w:val="right" w:leader="dot" w:pos="8494"/>
            </w:tabs>
            <w:rPr>
              <w:rFonts w:eastAsiaTheme="minorEastAsia"/>
              <w:noProof/>
              <w:sz w:val="24"/>
              <w:szCs w:val="24"/>
              <w:lang w:val="es-ES_tradnl" w:eastAsia="es-ES_tradnl"/>
            </w:rPr>
          </w:pPr>
          <w:hyperlink w:anchor="_Toc530607768" w:history="1">
            <w:r w:rsidR="00D9381D" w:rsidRPr="00D12E1A">
              <w:rPr>
                <w:rStyle w:val="Hipervnculo"/>
                <w:rFonts w:ascii="Arial" w:hAnsi="Arial" w:cs="Arial"/>
                <w:b/>
                <w:noProof/>
                <w:lang w:val="es-MX"/>
              </w:rPr>
              <w:t>1.2 Objetivo General y Específicos</w:t>
            </w:r>
            <w:r w:rsidR="00D9381D">
              <w:rPr>
                <w:noProof/>
                <w:webHidden/>
              </w:rPr>
              <w:tab/>
            </w:r>
            <w:r w:rsidR="00D9381D">
              <w:rPr>
                <w:noProof/>
                <w:webHidden/>
              </w:rPr>
              <w:fldChar w:fldCharType="begin"/>
            </w:r>
            <w:r w:rsidR="00D9381D">
              <w:rPr>
                <w:noProof/>
                <w:webHidden/>
              </w:rPr>
              <w:instrText xml:space="preserve"> PAGEREF _Toc530607768 \h </w:instrText>
            </w:r>
            <w:r w:rsidR="00D9381D">
              <w:rPr>
                <w:noProof/>
                <w:webHidden/>
              </w:rPr>
            </w:r>
            <w:r w:rsidR="00D9381D">
              <w:rPr>
                <w:noProof/>
                <w:webHidden/>
              </w:rPr>
              <w:fldChar w:fldCharType="separate"/>
            </w:r>
            <w:r w:rsidR="00D9381D">
              <w:rPr>
                <w:noProof/>
                <w:webHidden/>
              </w:rPr>
              <w:t>4</w:t>
            </w:r>
            <w:r w:rsidR="00D9381D">
              <w:rPr>
                <w:noProof/>
                <w:webHidden/>
              </w:rPr>
              <w:fldChar w:fldCharType="end"/>
            </w:r>
          </w:hyperlink>
        </w:p>
        <w:p w14:paraId="7D73FA85" w14:textId="77777777" w:rsidR="00D9381D" w:rsidRDefault="00BF4D98">
          <w:pPr>
            <w:pStyle w:val="TDC3"/>
            <w:tabs>
              <w:tab w:val="right" w:leader="dot" w:pos="8494"/>
            </w:tabs>
            <w:rPr>
              <w:rFonts w:eastAsiaTheme="minorEastAsia"/>
              <w:noProof/>
              <w:sz w:val="24"/>
              <w:szCs w:val="24"/>
              <w:lang w:val="es-ES_tradnl" w:eastAsia="es-ES_tradnl"/>
            </w:rPr>
          </w:pPr>
          <w:hyperlink w:anchor="_Toc530607769" w:history="1">
            <w:r w:rsidR="00D9381D" w:rsidRPr="00D12E1A">
              <w:rPr>
                <w:rStyle w:val="Hipervnculo"/>
                <w:rFonts w:ascii="Arial" w:hAnsi="Arial" w:cs="Arial"/>
                <w:b/>
                <w:noProof/>
              </w:rPr>
              <w:t>1.2.1 Objetivo General</w:t>
            </w:r>
            <w:r w:rsidR="00D9381D">
              <w:rPr>
                <w:noProof/>
                <w:webHidden/>
              </w:rPr>
              <w:tab/>
            </w:r>
            <w:r w:rsidR="00D9381D">
              <w:rPr>
                <w:noProof/>
                <w:webHidden/>
              </w:rPr>
              <w:fldChar w:fldCharType="begin"/>
            </w:r>
            <w:r w:rsidR="00D9381D">
              <w:rPr>
                <w:noProof/>
                <w:webHidden/>
              </w:rPr>
              <w:instrText xml:space="preserve"> PAGEREF _Toc530607769 \h </w:instrText>
            </w:r>
            <w:r w:rsidR="00D9381D">
              <w:rPr>
                <w:noProof/>
                <w:webHidden/>
              </w:rPr>
            </w:r>
            <w:r w:rsidR="00D9381D">
              <w:rPr>
                <w:noProof/>
                <w:webHidden/>
              </w:rPr>
              <w:fldChar w:fldCharType="separate"/>
            </w:r>
            <w:r w:rsidR="00D9381D">
              <w:rPr>
                <w:noProof/>
                <w:webHidden/>
              </w:rPr>
              <w:t>4</w:t>
            </w:r>
            <w:r w:rsidR="00D9381D">
              <w:rPr>
                <w:noProof/>
                <w:webHidden/>
              </w:rPr>
              <w:fldChar w:fldCharType="end"/>
            </w:r>
          </w:hyperlink>
        </w:p>
        <w:p w14:paraId="655EBE58" w14:textId="77777777" w:rsidR="00D9381D" w:rsidRDefault="00BF4D98">
          <w:pPr>
            <w:pStyle w:val="TDC3"/>
            <w:tabs>
              <w:tab w:val="right" w:leader="dot" w:pos="8494"/>
            </w:tabs>
            <w:rPr>
              <w:rFonts w:eastAsiaTheme="minorEastAsia"/>
              <w:noProof/>
              <w:sz w:val="24"/>
              <w:szCs w:val="24"/>
              <w:lang w:val="es-ES_tradnl" w:eastAsia="es-ES_tradnl"/>
            </w:rPr>
          </w:pPr>
          <w:hyperlink w:anchor="_Toc530607770" w:history="1">
            <w:r w:rsidR="00D9381D" w:rsidRPr="00D12E1A">
              <w:rPr>
                <w:rStyle w:val="Hipervnculo"/>
                <w:rFonts w:ascii="Arial" w:hAnsi="Arial" w:cs="Arial"/>
                <w:b/>
                <w:noProof/>
              </w:rPr>
              <w:t>1.2.2 Objetivos Específicos</w:t>
            </w:r>
            <w:r w:rsidR="00D9381D">
              <w:rPr>
                <w:noProof/>
                <w:webHidden/>
              </w:rPr>
              <w:tab/>
            </w:r>
            <w:r w:rsidR="00D9381D">
              <w:rPr>
                <w:noProof/>
                <w:webHidden/>
              </w:rPr>
              <w:fldChar w:fldCharType="begin"/>
            </w:r>
            <w:r w:rsidR="00D9381D">
              <w:rPr>
                <w:noProof/>
                <w:webHidden/>
              </w:rPr>
              <w:instrText xml:space="preserve"> PAGEREF _Toc530607770 \h </w:instrText>
            </w:r>
            <w:r w:rsidR="00D9381D">
              <w:rPr>
                <w:noProof/>
                <w:webHidden/>
              </w:rPr>
            </w:r>
            <w:r w:rsidR="00D9381D">
              <w:rPr>
                <w:noProof/>
                <w:webHidden/>
              </w:rPr>
              <w:fldChar w:fldCharType="separate"/>
            </w:r>
            <w:r w:rsidR="00D9381D">
              <w:rPr>
                <w:noProof/>
                <w:webHidden/>
              </w:rPr>
              <w:t>4</w:t>
            </w:r>
            <w:r w:rsidR="00D9381D">
              <w:rPr>
                <w:noProof/>
                <w:webHidden/>
              </w:rPr>
              <w:fldChar w:fldCharType="end"/>
            </w:r>
          </w:hyperlink>
        </w:p>
        <w:p w14:paraId="7EB923E3" w14:textId="77777777" w:rsidR="00D9381D" w:rsidRDefault="00BF4D98">
          <w:pPr>
            <w:pStyle w:val="TDC2"/>
            <w:tabs>
              <w:tab w:val="right" w:leader="dot" w:pos="8494"/>
            </w:tabs>
            <w:rPr>
              <w:rFonts w:eastAsiaTheme="minorEastAsia"/>
              <w:noProof/>
              <w:sz w:val="24"/>
              <w:szCs w:val="24"/>
              <w:lang w:val="es-ES_tradnl" w:eastAsia="es-ES_tradnl"/>
            </w:rPr>
          </w:pPr>
          <w:hyperlink w:anchor="_Toc530607771" w:history="1">
            <w:r w:rsidR="00D9381D" w:rsidRPr="00D12E1A">
              <w:rPr>
                <w:rStyle w:val="Hipervnculo"/>
                <w:rFonts w:ascii="Arial" w:hAnsi="Arial" w:cs="Arial"/>
                <w:b/>
                <w:noProof/>
                <w:lang w:val="es-MX"/>
              </w:rPr>
              <w:t>1.3 Propósito (Justificación)</w:t>
            </w:r>
            <w:r w:rsidR="00D9381D">
              <w:rPr>
                <w:noProof/>
                <w:webHidden/>
              </w:rPr>
              <w:tab/>
            </w:r>
            <w:r w:rsidR="00D9381D">
              <w:rPr>
                <w:noProof/>
                <w:webHidden/>
              </w:rPr>
              <w:fldChar w:fldCharType="begin"/>
            </w:r>
            <w:r w:rsidR="00D9381D">
              <w:rPr>
                <w:noProof/>
                <w:webHidden/>
              </w:rPr>
              <w:instrText xml:space="preserve"> PAGEREF _Toc530607771 \h </w:instrText>
            </w:r>
            <w:r w:rsidR="00D9381D">
              <w:rPr>
                <w:noProof/>
                <w:webHidden/>
              </w:rPr>
            </w:r>
            <w:r w:rsidR="00D9381D">
              <w:rPr>
                <w:noProof/>
                <w:webHidden/>
              </w:rPr>
              <w:fldChar w:fldCharType="separate"/>
            </w:r>
            <w:r w:rsidR="00D9381D">
              <w:rPr>
                <w:noProof/>
                <w:webHidden/>
              </w:rPr>
              <w:t>5</w:t>
            </w:r>
            <w:r w:rsidR="00D9381D">
              <w:rPr>
                <w:noProof/>
                <w:webHidden/>
              </w:rPr>
              <w:fldChar w:fldCharType="end"/>
            </w:r>
          </w:hyperlink>
        </w:p>
        <w:p w14:paraId="1FA2A737" w14:textId="77777777" w:rsidR="00D9381D" w:rsidRDefault="00BF4D98">
          <w:pPr>
            <w:pStyle w:val="TDC1"/>
            <w:rPr>
              <w:rFonts w:eastAsiaTheme="minorEastAsia"/>
              <w:noProof/>
              <w:sz w:val="24"/>
              <w:szCs w:val="24"/>
              <w:lang w:val="es-ES_tradnl" w:eastAsia="es-ES_tradnl"/>
            </w:rPr>
          </w:pPr>
          <w:hyperlink w:anchor="_Toc530607772" w:history="1">
            <w:r w:rsidR="00D9381D" w:rsidRPr="00D12E1A">
              <w:rPr>
                <w:rStyle w:val="Hipervnculo"/>
                <w:rFonts w:ascii="Arial" w:hAnsi="Arial" w:cs="Arial"/>
                <w:b/>
                <w:noProof/>
                <w:lang w:val="es-MX"/>
              </w:rPr>
              <w:t>Capitulo ll. Estado de la práctica</w:t>
            </w:r>
            <w:r w:rsidR="00D9381D">
              <w:rPr>
                <w:noProof/>
                <w:webHidden/>
              </w:rPr>
              <w:tab/>
            </w:r>
            <w:r w:rsidR="00D9381D">
              <w:rPr>
                <w:noProof/>
                <w:webHidden/>
              </w:rPr>
              <w:fldChar w:fldCharType="begin"/>
            </w:r>
            <w:r w:rsidR="00D9381D">
              <w:rPr>
                <w:noProof/>
                <w:webHidden/>
              </w:rPr>
              <w:instrText xml:space="preserve"> PAGEREF _Toc530607772 \h </w:instrText>
            </w:r>
            <w:r w:rsidR="00D9381D">
              <w:rPr>
                <w:noProof/>
                <w:webHidden/>
              </w:rPr>
            </w:r>
            <w:r w:rsidR="00D9381D">
              <w:rPr>
                <w:noProof/>
                <w:webHidden/>
              </w:rPr>
              <w:fldChar w:fldCharType="separate"/>
            </w:r>
            <w:r w:rsidR="00D9381D">
              <w:rPr>
                <w:noProof/>
                <w:webHidden/>
              </w:rPr>
              <w:t>6</w:t>
            </w:r>
            <w:r w:rsidR="00D9381D">
              <w:rPr>
                <w:noProof/>
                <w:webHidden/>
              </w:rPr>
              <w:fldChar w:fldCharType="end"/>
            </w:r>
          </w:hyperlink>
        </w:p>
        <w:p w14:paraId="3DF5A440" w14:textId="77777777" w:rsidR="00D9381D" w:rsidRDefault="00BF4D98">
          <w:pPr>
            <w:pStyle w:val="TDC2"/>
            <w:tabs>
              <w:tab w:val="right" w:leader="dot" w:pos="8494"/>
            </w:tabs>
            <w:rPr>
              <w:rFonts w:eastAsiaTheme="minorEastAsia"/>
              <w:noProof/>
              <w:sz w:val="24"/>
              <w:szCs w:val="24"/>
              <w:lang w:val="es-ES_tradnl" w:eastAsia="es-ES_tradnl"/>
            </w:rPr>
          </w:pPr>
          <w:hyperlink w:anchor="_Toc530607773" w:history="1">
            <w:r w:rsidR="00D9381D" w:rsidRPr="00D12E1A">
              <w:rPr>
                <w:rStyle w:val="Hipervnculo"/>
                <w:rFonts w:ascii="Arial" w:hAnsi="Arial" w:cs="Arial"/>
                <w:b/>
                <w:noProof/>
                <w:lang w:val="es-MX"/>
              </w:rPr>
              <w:t>2.1 Trabajos relacionados</w:t>
            </w:r>
            <w:r w:rsidR="00D9381D">
              <w:rPr>
                <w:noProof/>
                <w:webHidden/>
              </w:rPr>
              <w:tab/>
            </w:r>
            <w:r w:rsidR="00D9381D">
              <w:rPr>
                <w:noProof/>
                <w:webHidden/>
              </w:rPr>
              <w:fldChar w:fldCharType="begin"/>
            </w:r>
            <w:r w:rsidR="00D9381D">
              <w:rPr>
                <w:noProof/>
                <w:webHidden/>
              </w:rPr>
              <w:instrText xml:space="preserve"> PAGEREF _Toc530607773 \h </w:instrText>
            </w:r>
            <w:r w:rsidR="00D9381D">
              <w:rPr>
                <w:noProof/>
                <w:webHidden/>
              </w:rPr>
            </w:r>
            <w:r w:rsidR="00D9381D">
              <w:rPr>
                <w:noProof/>
                <w:webHidden/>
              </w:rPr>
              <w:fldChar w:fldCharType="separate"/>
            </w:r>
            <w:r w:rsidR="00D9381D">
              <w:rPr>
                <w:noProof/>
                <w:webHidden/>
              </w:rPr>
              <w:t>6</w:t>
            </w:r>
            <w:r w:rsidR="00D9381D">
              <w:rPr>
                <w:noProof/>
                <w:webHidden/>
              </w:rPr>
              <w:fldChar w:fldCharType="end"/>
            </w:r>
          </w:hyperlink>
        </w:p>
        <w:p w14:paraId="13AAF8BB" w14:textId="77777777" w:rsidR="00D9381D" w:rsidRDefault="00BF4D98">
          <w:pPr>
            <w:pStyle w:val="TDC2"/>
            <w:tabs>
              <w:tab w:val="right" w:leader="dot" w:pos="8494"/>
            </w:tabs>
            <w:rPr>
              <w:rFonts w:eastAsiaTheme="minorEastAsia"/>
              <w:noProof/>
              <w:sz w:val="24"/>
              <w:szCs w:val="24"/>
              <w:lang w:val="es-ES_tradnl" w:eastAsia="es-ES_tradnl"/>
            </w:rPr>
          </w:pPr>
          <w:hyperlink w:anchor="_Toc530607774" w:history="1">
            <w:r w:rsidR="00D9381D" w:rsidRPr="00D12E1A">
              <w:rPr>
                <w:rStyle w:val="Hipervnculo"/>
                <w:rFonts w:ascii="Arial" w:hAnsi="Arial" w:cs="Arial"/>
                <w:b/>
                <w:noProof/>
                <w:lang w:val="es-MX"/>
              </w:rPr>
              <w:t>2.2 Marco Teórico</w:t>
            </w:r>
            <w:r w:rsidR="00D9381D">
              <w:rPr>
                <w:noProof/>
                <w:webHidden/>
              </w:rPr>
              <w:tab/>
            </w:r>
            <w:r w:rsidR="00D9381D">
              <w:rPr>
                <w:noProof/>
                <w:webHidden/>
              </w:rPr>
              <w:fldChar w:fldCharType="begin"/>
            </w:r>
            <w:r w:rsidR="00D9381D">
              <w:rPr>
                <w:noProof/>
                <w:webHidden/>
              </w:rPr>
              <w:instrText xml:space="preserve"> PAGEREF _Toc530607774 \h </w:instrText>
            </w:r>
            <w:r w:rsidR="00D9381D">
              <w:rPr>
                <w:noProof/>
                <w:webHidden/>
              </w:rPr>
            </w:r>
            <w:r w:rsidR="00D9381D">
              <w:rPr>
                <w:noProof/>
                <w:webHidden/>
              </w:rPr>
              <w:fldChar w:fldCharType="separate"/>
            </w:r>
            <w:r w:rsidR="00D9381D">
              <w:rPr>
                <w:noProof/>
                <w:webHidden/>
              </w:rPr>
              <w:t>6</w:t>
            </w:r>
            <w:r w:rsidR="00D9381D">
              <w:rPr>
                <w:noProof/>
                <w:webHidden/>
              </w:rPr>
              <w:fldChar w:fldCharType="end"/>
            </w:r>
          </w:hyperlink>
        </w:p>
        <w:p w14:paraId="2114CA5E" w14:textId="77777777" w:rsidR="00D9381D" w:rsidRDefault="00BF4D98">
          <w:pPr>
            <w:pStyle w:val="TDC1"/>
            <w:rPr>
              <w:rFonts w:eastAsiaTheme="minorEastAsia"/>
              <w:noProof/>
              <w:sz w:val="24"/>
              <w:szCs w:val="24"/>
              <w:lang w:val="es-ES_tradnl" w:eastAsia="es-ES_tradnl"/>
            </w:rPr>
          </w:pPr>
          <w:hyperlink w:anchor="_Toc530607775" w:history="1">
            <w:r w:rsidR="00D9381D" w:rsidRPr="00D12E1A">
              <w:rPr>
                <w:rStyle w:val="Hipervnculo"/>
                <w:rFonts w:ascii="Arial" w:hAnsi="Arial" w:cs="Arial"/>
                <w:b/>
                <w:noProof/>
                <w:lang w:val="es-MX"/>
              </w:rPr>
              <w:t>Capitulo lll. Solución propuesta</w:t>
            </w:r>
            <w:r w:rsidR="00D9381D">
              <w:rPr>
                <w:noProof/>
                <w:webHidden/>
              </w:rPr>
              <w:tab/>
            </w:r>
            <w:r w:rsidR="00D9381D">
              <w:rPr>
                <w:noProof/>
                <w:webHidden/>
              </w:rPr>
              <w:fldChar w:fldCharType="begin"/>
            </w:r>
            <w:r w:rsidR="00D9381D">
              <w:rPr>
                <w:noProof/>
                <w:webHidden/>
              </w:rPr>
              <w:instrText xml:space="preserve"> PAGEREF _Toc530607775 \h </w:instrText>
            </w:r>
            <w:r w:rsidR="00D9381D">
              <w:rPr>
                <w:noProof/>
                <w:webHidden/>
              </w:rPr>
            </w:r>
            <w:r w:rsidR="00D9381D">
              <w:rPr>
                <w:noProof/>
                <w:webHidden/>
              </w:rPr>
              <w:fldChar w:fldCharType="separate"/>
            </w:r>
            <w:r w:rsidR="00D9381D">
              <w:rPr>
                <w:noProof/>
                <w:webHidden/>
              </w:rPr>
              <w:t>7</w:t>
            </w:r>
            <w:r w:rsidR="00D9381D">
              <w:rPr>
                <w:noProof/>
                <w:webHidden/>
              </w:rPr>
              <w:fldChar w:fldCharType="end"/>
            </w:r>
          </w:hyperlink>
        </w:p>
        <w:p w14:paraId="35A446F9" w14:textId="77777777" w:rsidR="00D9381D" w:rsidRDefault="00BF4D98">
          <w:pPr>
            <w:pStyle w:val="TDC2"/>
            <w:tabs>
              <w:tab w:val="right" w:leader="dot" w:pos="8494"/>
            </w:tabs>
            <w:rPr>
              <w:rFonts w:eastAsiaTheme="minorEastAsia"/>
              <w:noProof/>
              <w:sz w:val="24"/>
              <w:szCs w:val="24"/>
              <w:lang w:val="es-ES_tradnl" w:eastAsia="es-ES_tradnl"/>
            </w:rPr>
          </w:pPr>
          <w:hyperlink w:anchor="_Toc530607776" w:history="1">
            <w:r w:rsidR="00D9381D" w:rsidRPr="00D12E1A">
              <w:rPr>
                <w:rStyle w:val="Hipervnculo"/>
                <w:rFonts w:ascii="Arial" w:hAnsi="Arial" w:cs="Arial"/>
                <w:b/>
                <w:noProof/>
                <w:lang w:val="es-MX"/>
              </w:rPr>
              <w:t>3.1 Alcances y Limitaciones</w:t>
            </w:r>
            <w:r w:rsidR="00D9381D">
              <w:rPr>
                <w:noProof/>
                <w:webHidden/>
              </w:rPr>
              <w:tab/>
            </w:r>
            <w:r w:rsidR="00D9381D">
              <w:rPr>
                <w:noProof/>
                <w:webHidden/>
              </w:rPr>
              <w:fldChar w:fldCharType="begin"/>
            </w:r>
            <w:r w:rsidR="00D9381D">
              <w:rPr>
                <w:noProof/>
                <w:webHidden/>
              </w:rPr>
              <w:instrText xml:space="preserve"> PAGEREF _Toc530607776 \h </w:instrText>
            </w:r>
            <w:r w:rsidR="00D9381D">
              <w:rPr>
                <w:noProof/>
                <w:webHidden/>
              </w:rPr>
            </w:r>
            <w:r w:rsidR="00D9381D">
              <w:rPr>
                <w:noProof/>
                <w:webHidden/>
              </w:rPr>
              <w:fldChar w:fldCharType="separate"/>
            </w:r>
            <w:r w:rsidR="00D9381D">
              <w:rPr>
                <w:noProof/>
                <w:webHidden/>
              </w:rPr>
              <w:t>7</w:t>
            </w:r>
            <w:r w:rsidR="00D9381D">
              <w:rPr>
                <w:noProof/>
                <w:webHidden/>
              </w:rPr>
              <w:fldChar w:fldCharType="end"/>
            </w:r>
          </w:hyperlink>
        </w:p>
        <w:p w14:paraId="7A439B97" w14:textId="77777777" w:rsidR="00D9381D" w:rsidRDefault="00BF4D98">
          <w:pPr>
            <w:pStyle w:val="TDC2"/>
            <w:tabs>
              <w:tab w:val="right" w:leader="dot" w:pos="8494"/>
            </w:tabs>
            <w:rPr>
              <w:rFonts w:eastAsiaTheme="minorEastAsia"/>
              <w:noProof/>
              <w:sz w:val="24"/>
              <w:szCs w:val="24"/>
              <w:lang w:val="es-ES_tradnl" w:eastAsia="es-ES_tradnl"/>
            </w:rPr>
          </w:pPr>
          <w:hyperlink w:anchor="_Toc530607777" w:history="1">
            <w:r w:rsidR="00D9381D" w:rsidRPr="00D12E1A">
              <w:rPr>
                <w:rStyle w:val="Hipervnculo"/>
                <w:rFonts w:ascii="Arial" w:hAnsi="Arial" w:cs="Arial"/>
                <w:b/>
                <w:noProof/>
                <w:lang w:val="es-MX"/>
              </w:rPr>
              <w:t>3.2 Organización (Planeación)</w:t>
            </w:r>
            <w:r w:rsidR="00D9381D">
              <w:rPr>
                <w:noProof/>
                <w:webHidden/>
              </w:rPr>
              <w:tab/>
            </w:r>
            <w:r w:rsidR="00D9381D">
              <w:rPr>
                <w:noProof/>
                <w:webHidden/>
              </w:rPr>
              <w:fldChar w:fldCharType="begin"/>
            </w:r>
            <w:r w:rsidR="00D9381D">
              <w:rPr>
                <w:noProof/>
                <w:webHidden/>
              </w:rPr>
              <w:instrText xml:space="preserve"> PAGEREF _Toc530607777 \h </w:instrText>
            </w:r>
            <w:r w:rsidR="00D9381D">
              <w:rPr>
                <w:noProof/>
                <w:webHidden/>
              </w:rPr>
            </w:r>
            <w:r w:rsidR="00D9381D">
              <w:rPr>
                <w:noProof/>
                <w:webHidden/>
              </w:rPr>
              <w:fldChar w:fldCharType="separate"/>
            </w:r>
            <w:r w:rsidR="00D9381D">
              <w:rPr>
                <w:noProof/>
                <w:webHidden/>
              </w:rPr>
              <w:t>8</w:t>
            </w:r>
            <w:r w:rsidR="00D9381D">
              <w:rPr>
                <w:noProof/>
                <w:webHidden/>
              </w:rPr>
              <w:fldChar w:fldCharType="end"/>
            </w:r>
          </w:hyperlink>
        </w:p>
        <w:p w14:paraId="0EB4E798" w14:textId="77777777" w:rsidR="00D9381D" w:rsidRDefault="00BF4D98">
          <w:pPr>
            <w:pStyle w:val="TDC2"/>
            <w:tabs>
              <w:tab w:val="right" w:leader="dot" w:pos="8494"/>
            </w:tabs>
            <w:rPr>
              <w:rFonts w:eastAsiaTheme="minorEastAsia"/>
              <w:noProof/>
              <w:sz w:val="24"/>
              <w:szCs w:val="24"/>
              <w:lang w:val="es-ES_tradnl" w:eastAsia="es-ES_tradnl"/>
            </w:rPr>
          </w:pPr>
          <w:hyperlink w:anchor="_Toc530607778" w:history="1">
            <w:r w:rsidR="00D9381D" w:rsidRPr="00D12E1A">
              <w:rPr>
                <w:rStyle w:val="Hipervnculo"/>
                <w:rFonts w:ascii="Arial" w:hAnsi="Arial" w:cs="Arial"/>
                <w:b/>
                <w:noProof/>
                <w:lang w:val="es-MX"/>
              </w:rPr>
              <w:t>3.3 Supuestos</w:t>
            </w:r>
            <w:r w:rsidR="00D9381D">
              <w:rPr>
                <w:noProof/>
                <w:webHidden/>
              </w:rPr>
              <w:tab/>
            </w:r>
            <w:r w:rsidR="00D9381D">
              <w:rPr>
                <w:noProof/>
                <w:webHidden/>
              </w:rPr>
              <w:fldChar w:fldCharType="begin"/>
            </w:r>
            <w:r w:rsidR="00D9381D">
              <w:rPr>
                <w:noProof/>
                <w:webHidden/>
              </w:rPr>
              <w:instrText xml:space="preserve"> PAGEREF _Toc530607778 \h </w:instrText>
            </w:r>
            <w:r w:rsidR="00D9381D">
              <w:rPr>
                <w:noProof/>
                <w:webHidden/>
              </w:rPr>
            </w:r>
            <w:r w:rsidR="00D9381D">
              <w:rPr>
                <w:noProof/>
                <w:webHidden/>
              </w:rPr>
              <w:fldChar w:fldCharType="separate"/>
            </w:r>
            <w:r w:rsidR="00D9381D">
              <w:rPr>
                <w:noProof/>
                <w:webHidden/>
              </w:rPr>
              <w:t>9</w:t>
            </w:r>
            <w:r w:rsidR="00D9381D">
              <w:rPr>
                <w:noProof/>
                <w:webHidden/>
              </w:rPr>
              <w:fldChar w:fldCharType="end"/>
            </w:r>
          </w:hyperlink>
        </w:p>
        <w:p w14:paraId="4D256FE2" w14:textId="77777777" w:rsidR="00D9381D" w:rsidRDefault="00BF4D98">
          <w:pPr>
            <w:pStyle w:val="TDC2"/>
            <w:tabs>
              <w:tab w:val="right" w:leader="dot" w:pos="8494"/>
            </w:tabs>
            <w:rPr>
              <w:rFonts w:eastAsiaTheme="minorEastAsia"/>
              <w:noProof/>
              <w:sz w:val="24"/>
              <w:szCs w:val="24"/>
              <w:lang w:val="es-ES_tradnl" w:eastAsia="es-ES_tradnl"/>
            </w:rPr>
          </w:pPr>
          <w:hyperlink w:anchor="_Toc530607779" w:history="1">
            <w:r w:rsidR="00D9381D" w:rsidRPr="00D12E1A">
              <w:rPr>
                <w:rStyle w:val="Hipervnculo"/>
                <w:rFonts w:ascii="Arial" w:hAnsi="Arial" w:cs="Arial"/>
                <w:b/>
                <w:noProof/>
              </w:rPr>
              <w:t>3.4 Entregables</w:t>
            </w:r>
            <w:r w:rsidR="00D9381D">
              <w:rPr>
                <w:noProof/>
                <w:webHidden/>
              </w:rPr>
              <w:tab/>
            </w:r>
            <w:r w:rsidR="00D9381D">
              <w:rPr>
                <w:noProof/>
                <w:webHidden/>
              </w:rPr>
              <w:fldChar w:fldCharType="begin"/>
            </w:r>
            <w:r w:rsidR="00D9381D">
              <w:rPr>
                <w:noProof/>
                <w:webHidden/>
              </w:rPr>
              <w:instrText xml:space="preserve"> PAGEREF _Toc530607779 \h </w:instrText>
            </w:r>
            <w:r w:rsidR="00D9381D">
              <w:rPr>
                <w:noProof/>
                <w:webHidden/>
              </w:rPr>
            </w:r>
            <w:r w:rsidR="00D9381D">
              <w:rPr>
                <w:noProof/>
                <w:webHidden/>
              </w:rPr>
              <w:fldChar w:fldCharType="separate"/>
            </w:r>
            <w:r w:rsidR="00D9381D">
              <w:rPr>
                <w:noProof/>
                <w:webHidden/>
              </w:rPr>
              <w:t>10</w:t>
            </w:r>
            <w:r w:rsidR="00D9381D">
              <w:rPr>
                <w:noProof/>
                <w:webHidden/>
              </w:rPr>
              <w:fldChar w:fldCharType="end"/>
            </w:r>
          </w:hyperlink>
        </w:p>
        <w:p w14:paraId="30421DC0" w14:textId="77777777" w:rsidR="00D9381D" w:rsidRDefault="00BF4D98">
          <w:pPr>
            <w:pStyle w:val="TDC2"/>
            <w:tabs>
              <w:tab w:val="right" w:leader="dot" w:pos="8494"/>
            </w:tabs>
            <w:rPr>
              <w:rFonts w:eastAsiaTheme="minorEastAsia"/>
              <w:noProof/>
              <w:sz w:val="24"/>
              <w:szCs w:val="24"/>
              <w:lang w:val="es-ES_tradnl" w:eastAsia="es-ES_tradnl"/>
            </w:rPr>
          </w:pPr>
          <w:hyperlink w:anchor="_Toc530607780" w:history="1">
            <w:r w:rsidR="00D9381D" w:rsidRPr="00D12E1A">
              <w:rPr>
                <w:rStyle w:val="Hipervnculo"/>
                <w:rFonts w:ascii="Arial" w:hAnsi="Arial" w:cs="Arial"/>
                <w:b/>
                <w:noProof/>
              </w:rPr>
              <w:t>3.5 Roles y responsabilidades</w:t>
            </w:r>
            <w:r w:rsidR="00D9381D">
              <w:rPr>
                <w:noProof/>
                <w:webHidden/>
              </w:rPr>
              <w:tab/>
            </w:r>
            <w:r w:rsidR="00D9381D">
              <w:rPr>
                <w:noProof/>
                <w:webHidden/>
              </w:rPr>
              <w:fldChar w:fldCharType="begin"/>
            </w:r>
            <w:r w:rsidR="00D9381D">
              <w:rPr>
                <w:noProof/>
                <w:webHidden/>
              </w:rPr>
              <w:instrText xml:space="preserve"> PAGEREF _Toc530607780 \h </w:instrText>
            </w:r>
            <w:r w:rsidR="00D9381D">
              <w:rPr>
                <w:noProof/>
                <w:webHidden/>
              </w:rPr>
            </w:r>
            <w:r w:rsidR="00D9381D">
              <w:rPr>
                <w:noProof/>
                <w:webHidden/>
              </w:rPr>
              <w:fldChar w:fldCharType="separate"/>
            </w:r>
            <w:r w:rsidR="00D9381D">
              <w:rPr>
                <w:noProof/>
                <w:webHidden/>
              </w:rPr>
              <w:t>12</w:t>
            </w:r>
            <w:r w:rsidR="00D9381D">
              <w:rPr>
                <w:noProof/>
                <w:webHidden/>
              </w:rPr>
              <w:fldChar w:fldCharType="end"/>
            </w:r>
          </w:hyperlink>
        </w:p>
        <w:p w14:paraId="737C10C2" w14:textId="77777777" w:rsidR="00D9381D" w:rsidRDefault="00BF4D98">
          <w:pPr>
            <w:pStyle w:val="TDC2"/>
            <w:tabs>
              <w:tab w:val="right" w:leader="dot" w:pos="8494"/>
            </w:tabs>
            <w:rPr>
              <w:rFonts w:eastAsiaTheme="minorEastAsia"/>
              <w:noProof/>
              <w:sz w:val="24"/>
              <w:szCs w:val="24"/>
              <w:lang w:val="es-ES_tradnl" w:eastAsia="es-ES_tradnl"/>
            </w:rPr>
          </w:pPr>
          <w:hyperlink w:anchor="_Toc530607781" w:history="1">
            <w:r w:rsidR="00D9381D" w:rsidRPr="00D12E1A">
              <w:rPr>
                <w:rStyle w:val="Hipervnculo"/>
                <w:rFonts w:ascii="Arial" w:hAnsi="Arial" w:cs="Arial"/>
                <w:b/>
                <w:noProof/>
              </w:rPr>
              <w:t>3.6 Presupuesto</w:t>
            </w:r>
            <w:r w:rsidR="00D9381D">
              <w:rPr>
                <w:noProof/>
                <w:webHidden/>
              </w:rPr>
              <w:tab/>
            </w:r>
            <w:r w:rsidR="00D9381D">
              <w:rPr>
                <w:noProof/>
                <w:webHidden/>
              </w:rPr>
              <w:fldChar w:fldCharType="begin"/>
            </w:r>
            <w:r w:rsidR="00D9381D">
              <w:rPr>
                <w:noProof/>
                <w:webHidden/>
              </w:rPr>
              <w:instrText xml:space="preserve"> PAGEREF _Toc530607781 \h </w:instrText>
            </w:r>
            <w:r w:rsidR="00D9381D">
              <w:rPr>
                <w:noProof/>
                <w:webHidden/>
              </w:rPr>
            </w:r>
            <w:r w:rsidR="00D9381D">
              <w:rPr>
                <w:noProof/>
                <w:webHidden/>
              </w:rPr>
              <w:fldChar w:fldCharType="separate"/>
            </w:r>
            <w:r w:rsidR="00D9381D">
              <w:rPr>
                <w:noProof/>
                <w:webHidden/>
              </w:rPr>
              <w:t>14</w:t>
            </w:r>
            <w:r w:rsidR="00D9381D">
              <w:rPr>
                <w:noProof/>
                <w:webHidden/>
              </w:rPr>
              <w:fldChar w:fldCharType="end"/>
            </w:r>
          </w:hyperlink>
        </w:p>
        <w:p w14:paraId="799BE3A6" w14:textId="77777777" w:rsidR="00D9381D" w:rsidRDefault="00BF4D98">
          <w:pPr>
            <w:pStyle w:val="TDC1"/>
            <w:rPr>
              <w:rFonts w:eastAsiaTheme="minorEastAsia"/>
              <w:noProof/>
              <w:sz w:val="24"/>
              <w:szCs w:val="24"/>
              <w:lang w:val="es-ES_tradnl" w:eastAsia="es-ES_tradnl"/>
            </w:rPr>
          </w:pPr>
          <w:hyperlink w:anchor="_Toc530607782" w:history="1">
            <w:r w:rsidR="00D9381D" w:rsidRPr="00D12E1A">
              <w:rPr>
                <w:rStyle w:val="Hipervnculo"/>
                <w:rFonts w:ascii="Arial" w:hAnsi="Arial" w:cs="Arial"/>
                <w:b/>
                <w:noProof/>
                <w:lang w:val="es-MX"/>
              </w:rPr>
              <w:t>Anexos</w:t>
            </w:r>
            <w:r w:rsidR="00D9381D">
              <w:rPr>
                <w:noProof/>
                <w:webHidden/>
              </w:rPr>
              <w:tab/>
            </w:r>
            <w:r w:rsidR="00D9381D">
              <w:rPr>
                <w:noProof/>
                <w:webHidden/>
              </w:rPr>
              <w:fldChar w:fldCharType="begin"/>
            </w:r>
            <w:r w:rsidR="00D9381D">
              <w:rPr>
                <w:noProof/>
                <w:webHidden/>
              </w:rPr>
              <w:instrText xml:space="preserve"> PAGEREF _Toc530607782 \h </w:instrText>
            </w:r>
            <w:r w:rsidR="00D9381D">
              <w:rPr>
                <w:noProof/>
                <w:webHidden/>
              </w:rPr>
            </w:r>
            <w:r w:rsidR="00D9381D">
              <w:rPr>
                <w:noProof/>
                <w:webHidden/>
              </w:rPr>
              <w:fldChar w:fldCharType="separate"/>
            </w:r>
            <w:r w:rsidR="00D9381D">
              <w:rPr>
                <w:noProof/>
                <w:webHidden/>
              </w:rPr>
              <w:t>15</w:t>
            </w:r>
            <w:r w:rsidR="00D9381D">
              <w:rPr>
                <w:noProof/>
                <w:webHidden/>
              </w:rPr>
              <w:fldChar w:fldCharType="end"/>
            </w:r>
          </w:hyperlink>
        </w:p>
        <w:p w14:paraId="6C795D33" w14:textId="77777777" w:rsidR="00D9381D" w:rsidRDefault="00BF4D98">
          <w:pPr>
            <w:pStyle w:val="TDC1"/>
            <w:rPr>
              <w:rFonts w:eastAsiaTheme="minorEastAsia"/>
              <w:noProof/>
              <w:sz w:val="24"/>
              <w:szCs w:val="24"/>
              <w:lang w:val="es-ES_tradnl" w:eastAsia="es-ES_tradnl"/>
            </w:rPr>
          </w:pPr>
          <w:hyperlink w:anchor="_Toc530607783" w:history="1">
            <w:r w:rsidR="00D9381D" w:rsidRPr="00D12E1A">
              <w:rPr>
                <w:rStyle w:val="Hipervnculo"/>
                <w:rFonts w:ascii="Arial" w:hAnsi="Arial" w:cs="Arial"/>
                <w:b/>
                <w:noProof/>
                <w:lang w:val="es-MX"/>
              </w:rPr>
              <w:t>Bibliografía:</w:t>
            </w:r>
            <w:r w:rsidR="00D9381D">
              <w:rPr>
                <w:noProof/>
                <w:webHidden/>
              </w:rPr>
              <w:tab/>
            </w:r>
            <w:r w:rsidR="00D9381D">
              <w:rPr>
                <w:noProof/>
                <w:webHidden/>
              </w:rPr>
              <w:fldChar w:fldCharType="begin"/>
            </w:r>
            <w:r w:rsidR="00D9381D">
              <w:rPr>
                <w:noProof/>
                <w:webHidden/>
              </w:rPr>
              <w:instrText xml:space="preserve"> PAGEREF _Toc530607783 \h </w:instrText>
            </w:r>
            <w:r w:rsidR="00D9381D">
              <w:rPr>
                <w:noProof/>
                <w:webHidden/>
              </w:rPr>
            </w:r>
            <w:r w:rsidR="00D9381D">
              <w:rPr>
                <w:noProof/>
                <w:webHidden/>
              </w:rPr>
              <w:fldChar w:fldCharType="separate"/>
            </w:r>
            <w:r w:rsidR="00D9381D">
              <w:rPr>
                <w:noProof/>
                <w:webHidden/>
              </w:rPr>
              <w:t>15</w:t>
            </w:r>
            <w:r w:rsidR="00D9381D">
              <w:rPr>
                <w:noProof/>
                <w:webHidden/>
              </w:rPr>
              <w:fldChar w:fldCharType="end"/>
            </w:r>
          </w:hyperlink>
        </w:p>
        <w:p w14:paraId="71CBCB82" w14:textId="5FA6AC2F" w:rsidR="00E94114" w:rsidRDefault="00E94114" w:rsidP="00003F28">
          <w:pPr>
            <w:spacing w:line="276" w:lineRule="auto"/>
            <w:rPr>
              <w:b/>
              <w:bCs/>
            </w:rPr>
          </w:pPr>
          <w:r>
            <w:rPr>
              <w:b/>
              <w:bCs/>
            </w:rPr>
            <w:fldChar w:fldCharType="end"/>
          </w:r>
        </w:p>
      </w:sdtContent>
    </w:sdt>
    <w:p w14:paraId="324B230D" w14:textId="77777777" w:rsidR="00C91FE8" w:rsidRPr="00C91FE8" w:rsidRDefault="00C91FE8" w:rsidP="00003F28">
      <w:pPr>
        <w:pStyle w:val="Puesto"/>
        <w:spacing w:line="276" w:lineRule="auto"/>
        <w:jc w:val="both"/>
        <w:rPr>
          <w:rFonts w:ascii="Arial" w:hAnsi="Arial" w:cs="Arial"/>
          <w:b/>
          <w:sz w:val="28"/>
          <w:szCs w:val="28"/>
        </w:rPr>
      </w:pPr>
    </w:p>
    <w:p w14:paraId="078C8810" w14:textId="77777777" w:rsidR="00C91FE8" w:rsidRDefault="00C91FE8" w:rsidP="00003F28">
      <w:pPr>
        <w:pStyle w:val="Puesto"/>
        <w:spacing w:line="276" w:lineRule="auto"/>
        <w:jc w:val="both"/>
        <w:rPr>
          <w:rFonts w:ascii="Arial" w:hAnsi="Arial" w:cs="Arial"/>
          <w:b/>
          <w:sz w:val="28"/>
          <w:szCs w:val="28"/>
          <w:lang w:val="es-MX"/>
        </w:rPr>
      </w:pPr>
    </w:p>
    <w:p w14:paraId="354C753A" w14:textId="77777777" w:rsidR="00C91FE8" w:rsidRDefault="00C91FE8" w:rsidP="00003F28">
      <w:pPr>
        <w:pStyle w:val="Puesto"/>
        <w:spacing w:line="276" w:lineRule="auto"/>
        <w:jc w:val="both"/>
        <w:rPr>
          <w:rFonts w:ascii="Arial" w:hAnsi="Arial" w:cs="Arial"/>
          <w:b/>
          <w:sz w:val="28"/>
          <w:szCs w:val="28"/>
          <w:lang w:val="es-MX"/>
        </w:rPr>
      </w:pPr>
    </w:p>
    <w:p w14:paraId="5139FA60" w14:textId="77777777" w:rsidR="00C91FE8" w:rsidRDefault="00C91FE8" w:rsidP="00003F28">
      <w:pPr>
        <w:pStyle w:val="Puesto"/>
        <w:spacing w:line="276" w:lineRule="auto"/>
        <w:jc w:val="both"/>
        <w:rPr>
          <w:rFonts w:ascii="Arial" w:hAnsi="Arial" w:cs="Arial"/>
          <w:b/>
          <w:sz w:val="28"/>
          <w:szCs w:val="28"/>
          <w:lang w:val="es-MX"/>
        </w:rPr>
      </w:pPr>
    </w:p>
    <w:p w14:paraId="38471994" w14:textId="77777777" w:rsidR="00C91FE8" w:rsidRDefault="00C91FE8" w:rsidP="00003F28">
      <w:pPr>
        <w:pStyle w:val="Puesto"/>
        <w:spacing w:line="276" w:lineRule="auto"/>
        <w:jc w:val="both"/>
        <w:rPr>
          <w:rFonts w:ascii="Arial" w:hAnsi="Arial" w:cs="Arial"/>
          <w:b/>
          <w:sz w:val="28"/>
          <w:szCs w:val="28"/>
          <w:lang w:val="es-MX"/>
        </w:rPr>
      </w:pPr>
    </w:p>
    <w:p w14:paraId="1AAD2167" w14:textId="77777777" w:rsidR="00C91FE8" w:rsidRDefault="00C91FE8" w:rsidP="00003F28">
      <w:pPr>
        <w:pStyle w:val="Puesto"/>
        <w:spacing w:line="276" w:lineRule="auto"/>
        <w:jc w:val="both"/>
        <w:rPr>
          <w:rFonts w:ascii="Arial" w:hAnsi="Arial" w:cs="Arial"/>
          <w:b/>
          <w:sz w:val="28"/>
          <w:szCs w:val="28"/>
          <w:lang w:val="es-MX"/>
        </w:rPr>
      </w:pPr>
    </w:p>
    <w:p w14:paraId="7EE72FB3" w14:textId="77777777" w:rsidR="00C91FE8" w:rsidRDefault="00C91FE8" w:rsidP="00003F28">
      <w:pPr>
        <w:pStyle w:val="Puesto"/>
        <w:spacing w:line="276" w:lineRule="auto"/>
        <w:jc w:val="both"/>
        <w:rPr>
          <w:rFonts w:ascii="Arial" w:hAnsi="Arial" w:cs="Arial"/>
          <w:b/>
          <w:sz w:val="28"/>
          <w:szCs w:val="28"/>
          <w:lang w:val="es-MX"/>
        </w:rPr>
      </w:pPr>
    </w:p>
    <w:p w14:paraId="061DEA94" w14:textId="77777777" w:rsidR="00C91FE8" w:rsidRDefault="00C91FE8" w:rsidP="00003F28">
      <w:pPr>
        <w:pStyle w:val="Puesto"/>
        <w:spacing w:line="276" w:lineRule="auto"/>
        <w:jc w:val="both"/>
        <w:rPr>
          <w:rFonts w:ascii="Arial" w:hAnsi="Arial" w:cs="Arial"/>
          <w:b/>
          <w:sz w:val="28"/>
          <w:szCs w:val="28"/>
          <w:lang w:val="es-MX"/>
        </w:rPr>
      </w:pPr>
    </w:p>
    <w:p w14:paraId="44BCEFAE" w14:textId="77777777" w:rsidR="00C91FE8" w:rsidRDefault="00C91FE8" w:rsidP="00003F28">
      <w:pPr>
        <w:pStyle w:val="Puesto"/>
        <w:spacing w:line="276" w:lineRule="auto"/>
        <w:jc w:val="both"/>
        <w:rPr>
          <w:rFonts w:ascii="Arial" w:hAnsi="Arial" w:cs="Arial"/>
          <w:b/>
          <w:sz w:val="28"/>
          <w:szCs w:val="28"/>
          <w:lang w:val="es-MX"/>
        </w:rPr>
      </w:pPr>
    </w:p>
    <w:p w14:paraId="1F43BDBB" w14:textId="77777777" w:rsidR="00C91FE8" w:rsidRDefault="00C91FE8" w:rsidP="00003F28">
      <w:pPr>
        <w:pStyle w:val="Puesto"/>
        <w:spacing w:line="276" w:lineRule="auto"/>
        <w:jc w:val="both"/>
        <w:rPr>
          <w:rFonts w:ascii="Arial" w:hAnsi="Arial" w:cs="Arial"/>
          <w:b/>
          <w:sz w:val="28"/>
          <w:szCs w:val="28"/>
          <w:lang w:val="es-MX"/>
        </w:rPr>
      </w:pPr>
    </w:p>
    <w:p w14:paraId="04D26868" w14:textId="77777777" w:rsidR="00C91FE8" w:rsidRDefault="00C91FE8" w:rsidP="00003F28">
      <w:pPr>
        <w:pStyle w:val="Puesto"/>
        <w:spacing w:line="276" w:lineRule="auto"/>
        <w:jc w:val="both"/>
        <w:rPr>
          <w:rFonts w:ascii="Arial" w:hAnsi="Arial" w:cs="Arial"/>
          <w:b/>
          <w:sz w:val="28"/>
          <w:szCs w:val="28"/>
          <w:lang w:val="es-MX"/>
        </w:rPr>
      </w:pPr>
    </w:p>
    <w:p w14:paraId="575D00DB" w14:textId="77777777" w:rsidR="00E94114" w:rsidRDefault="00E94114" w:rsidP="00003F28">
      <w:pPr>
        <w:pStyle w:val="Ttulo1"/>
        <w:spacing w:line="276" w:lineRule="auto"/>
        <w:rPr>
          <w:rFonts w:ascii="Arial" w:hAnsi="Arial" w:cs="Arial"/>
          <w:b/>
          <w:color w:val="auto"/>
          <w:sz w:val="28"/>
          <w:lang w:val="es-MX"/>
        </w:rPr>
        <w:sectPr w:rsidR="00E94114" w:rsidSect="00E94114">
          <w:footerReference w:type="first" r:id="rId10"/>
          <w:pgSz w:w="11906" w:h="16838"/>
          <w:pgMar w:top="1417" w:right="1701" w:bottom="1417" w:left="1701" w:header="708" w:footer="708" w:gutter="0"/>
          <w:cols w:space="708"/>
          <w:docGrid w:linePitch="360"/>
        </w:sectPr>
      </w:pPr>
    </w:p>
    <w:p w14:paraId="7A59B552" w14:textId="4F3410CF" w:rsidR="00FD5F71" w:rsidRPr="00DD37B6" w:rsidRDefault="00FD5F71" w:rsidP="00FD5F71">
      <w:pPr>
        <w:pStyle w:val="Ttulo1"/>
        <w:spacing w:line="360" w:lineRule="auto"/>
        <w:jc w:val="both"/>
        <w:rPr>
          <w:rFonts w:ascii="Arial" w:hAnsi="Arial" w:cs="Arial"/>
          <w:b/>
          <w:color w:val="auto"/>
          <w:sz w:val="28"/>
          <w:szCs w:val="28"/>
        </w:rPr>
      </w:pPr>
      <w:bookmarkStart w:id="0" w:name="_Toc530607764"/>
      <w:r w:rsidRPr="00DD37B6">
        <w:rPr>
          <w:rFonts w:ascii="Arial" w:hAnsi="Arial" w:cs="Arial"/>
          <w:b/>
          <w:color w:val="auto"/>
          <w:sz w:val="28"/>
          <w:szCs w:val="28"/>
        </w:rPr>
        <w:lastRenderedPageBreak/>
        <w:t>R</w:t>
      </w:r>
      <w:r>
        <w:rPr>
          <w:rFonts w:ascii="Arial" w:hAnsi="Arial" w:cs="Arial"/>
          <w:b/>
          <w:color w:val="auto"/>
          <w:sz w:val="28"/>
          <w:szCs w:val="28"/>
        </w:rPr>
        <w:t>esumen</w:t>
      </w:r>
      <w:bookmarkEnd w:id="0"/>
    </w:p>
    <w:p w14:paraId="5E8E0CCA" w14:textId="77777777" w:rsidR="00FD5F71" w:rsidRPr="00DD37B6" w:rsidRDefault="00FD5F71" w:rsidP="00FD5F71">
      <w:pPr>
        <w:spacing w:line="360" w:lineRule="auto"/>
        <w:jc w:val="both"/>
        <w:rPr>
          <w:rFonts w:ascii="Arial" w:hAnsi="Arial" w:cs="Arial"/>
        </w:rPr>
      </w:pPr>
    </w:p>
    <w:p w14:paraId="0A8D80EC" w14:textId="5B659822" w:rsidR="00FD5F71" w:rsidRPr="00DD37B6" w:rsidRDefault="00FD5F71" w:rsidP="00FD5F71">
      <w:pPr>
        <w:spacing w:line="360" w:lineRule="auto"/>
        <w:jc w:val="both"/>
        <w:rPr>
          <w:rFonts w:ascii="Arial" w:hAnsi="Arial" w:cs="Arial"/>
        </w:rPr>
      </w:pPr>
      <w:r w:rsidRPr="00DD37B6">
        <w:rPr>
          <w:rFonts w:ascii="Arial" w:hAnsi="Arial" w:cs="Arial"/>
        </w:rPr>
        <w:t>Mediante este documento</w:t>
      </w:r>
      <w:r w:rsidR="00E85BAA">
        <w:rPr>
          <w:rFonts w:ascii="Arial" w:hAnsi="Arial" w:cs="Arial"/>
        </w:rPr>
        <w:t xml:space="preserve"> se</w:t>
      </w:r>
      <w:bookmarkStart w:id="1" w:name="_GoBack"/>
      <w:bookmarkEnd w:id="1"/>
      <w:r w:rsidRPr="00DD37B6">
        <w:rPr>
          <w:rFonts w:ascii="Arial" w:hAnsi="Arial" w:cs="Arial"/>
        </w:rPr>
        <w:t xml:space="preserve"> describe la forma en la cual el equipo de trabajo llevó a cabo cada una de las actividades durante el proceso de desarrollo del mismo; constando con tres capítulos los cuales son:</w:t>
      </w:r>
    </w:p>
    <w:p w14:paraId="7197818C" w14:textId="77777777" w:rsidR="00FD5F71" w:rsidRPr="00DD37B6" w:rsidRDefault="00FD5F71" w:rsidP="00FD5F71">
      <w:pPr>
        <w:pStyle w:val="Prrafodelista"/>
        <w:numPr>
          <w:ilvl w:val="0"/>
          <w:numId w:val="9"/>
        </w:numPr>
        <w:spacing w:line="360" w:lineRule="auto"/>
        <w:jc w:val="both"/>
        <w:rPr>
          <w:rFonts w:ascii="Arial" w:hAnsi="Arial" w:cs="Arial"/>
        </w:rPr>
      </w:pPr>
      <w:r w:rsidRPr="00DD37B6">
        <w:rPr>
          <w:rFonts w:ascii="Arial" w:hAnsi="Arial" w:cs="Arial"/>
        </w:rPr>
        <w:t>Antecedentes. Los antecedentes son la razón principal de por qué se realizó el proyecto, destacando la problemática que se detectó y sobre la cual se acordó buscar una solución de manera puntual y satisfactoria, de igual manera se trabajó el objetivo general y los objetivos específicos, los cuales son las metas principales que se esperan al concluir dicho proyecto y la justificación del mismo, en la cual se menciona por qué fue necesaria la implementación del proyecto.</w:t>
      </w:r>
    </w:p>
    <w:p w14:paraId="5C51D151" w14:textId="77777777" w:rsidR="00FD5F71" w:rsidRPr="00DD37B6" w:rsidRDefault="00FD5F71" w:rsidP="00FD5F71">
      <w:pPr>
        <w:pStyle w:val="Prrafodelista"/>
        <w:spacing w:line="360" w:lineRule="auto"/>
        <w:jc w:val="both"/>
        <w:rPr>
          <w:rFonts w:ascii="Arial" w:hAnsi="Arial" w:cs="Arial"/>
        </w:rPr>
      </w:pPr>
    </w:p>
    <w:p w14:paraId="49D7FB33" w14:textId="77777777" w:rsidR="00FD5F71" w:rsidRPr="00DD37B6" w:rsidRDefault="00FD5F71" w:rsidP="00FD5F71">
      <w:pPr>
        <w:pStyle w:val="Prrafodelista"/>
        <w:numPr>
          <w:ilvl w:val="0"/>
          <w:numId w:val="9"/>
        </w:numPr>
        <w:spacing w:line="360" w:lineRule="auto"/>
        <w:jc w:val="both"/>
        <w:rPr>
          <w:rFonts w:ascii="Arial" w:hAnsi="Arial" w:cs="Arial"/>
        </w:rPr>
      </w:pPr>
      <w:r w:rsidRPr="00DD37B6">
        <w:rPr>
          <w:rFonts w:ascii="Arial" w:hAnsi="Arial" w:cs="Arial"/>
        </w:rPr>
        <w:t>Estado de la práctica. En este capítulo se hace la mención y presentación de los trabajos relacionados, los cuales son proyectos similares al que se menciona en este documento y el marco teórico en el cual se explican las herramientas utilizadas para llevar a cabo el proyecto y por qué se decidió utilizar cada una de ellas.</w:t>
      </w:r>
    </w:p>
    <w:p w14:paraId="7DCCA725" w14:textId="77777777" w:rsidR="00FD5F71" w:rsidRPr="00DD37B6" w:rsidRDefault="00FD5F71" w:rsidP="00FD5F71">
      <w:pPr>
        <w:pStyle w:val="Prrafodelista"/>
        <w:spacing w:line="360" w:lineRule="auto"/>
        <w:jc w:val="both"/>
        <w:rPr>
          <w:rFonts w:ascii="Arial" w:hAnsi="Arial" w:cs="Arial"/>
        </w:rPr>
      </w:pPr>
    </w:p>
    <w:p w14:paraId="2F352B8E" w14:textId="77777777" w:rsidR="00FD5F71" w:rsidRPr="00DD37B6" w:rsidRDefault="00FD5F71" w:rsidP="00FD5F71">
      <w:pPr>
        <w:pStyle w:val="Prrafodelista"/>
        <w:numPr>
          <w:ilvl w:val="0"/>
          <w:numId w:val="9"/>
        </w:numPr>
        <w:spacing w:line="360" w:lineRule="auto"/>
        <w:jc w:val="both"/>
        <w:rPr>
          <w:rFonts w:ascii="Arial" w:hAnsi="Arial" w:cs="Arial"/>
        </w:rPr>
      </w:pPr>
      <w:r w:rsidRPr="00DD37B6">
        <w:rPr>
          <w:rFonts w:ascii="Arial" w:hAnsi="Arial" w:cs="Arial"/>
        </w:rPr>
        <w:t>Solución y propuestas. En este capítulo se hace mención puntual de los alcances y limitaciones, la planeación del proyecto, los entregables qué se realizaron a lo largo del mismo, los roles y responsabilidades de cada uno de los miembros del equipo y el presupuesto con el cual se contó para cada una de las actividades.</w:t>
      </w:r>
    </w:p>
    <w:p w14:paraId="25D4BCD5" w14:textId="77777777" w:rsidR="00FD5F71" w:rsidRPr="00DD37B6" w:rsidRDefault="00FD5F71" w:rsidP="00FD5F71">
      <w:pPr>
        <w:pStyle w:val="Prrafodelista"/>
        <w:spacing w:line="360" w:lineRule="auto"/>
        <w:jc w:val="both"/>
        <w:rPr>
          <w:rFonts w:ascii="Arial" w:hAnsi="Arial" w:cs="Arial"/>
        </w:rPr>
      </w:pPr>
    </w:p>
    <w:p w14:paraId="6D5CED7A" w14:textId="77777777" w:rsidR="00FD5F71" w:rsidRPr="00DD37B6" w:rsidRDefault="00FD5F71" w:rsidP="00FD5F71">
      <w:pPr>
        <w:spacing w:line="360" w:lineRule="auto"/>
        <w:jc w:val="both"/>
        <w:rPr>
          <w:rFonts w:ascii="Arial" w:hAnsi="Arial" w:cs="Arial"/>
        </w:rPr>
      </w:pPr>
      <w:r w:rsidRPr="00DD37B6">
        <w:rPr>
          <w:rFonts w:ascii="Arial" w:hAnsi="Arial" w:cs="Arial"/>
        </w:rPr>
        <w:t>Cada una de las etapas del proyecto se llevó a cabo apegándose las metodologías SCRUM y RUP, las cuales tienen distintos lineamientos cada una y respetando los entregables.</w:t>
      </w:r>
    </w:p>
    <w:p w14:paraId="210F40B5" w14:textId="77777777" w:rsidR="00FD5F71" w:rsidRPr="00DD37B6" w:rsidRDefault="00FD5F71" w:rsidP="00FD5F71">
      <w:pPr>
        <w:spacing w:line="360" w:lineRule="auto"/>
        <w:jc w:val="both"/>
        <w:rPr>
          <w:rFonts w:ascii="Arial" w:hAnsi="Arial" w:cs="Arial"/>
        </w:rPr>
      </w:pPr>
      <w:r w:rsidRPr="00DD37B6">
        <w:rPr>
          <w:rFonts w:ascii="Arial" w:hAnsi="Arial" w:cs="Arial"/>
        </w:rPr>
        <w:br w:type="page"/>
      </w:r>
    </w:p>
    <w:p w14:paraId="61321C12" w14:textId="78D6B333" w:rsidR="00FD5F71" w:rsidRPr="00DD37B6" w:rsidRDefault="00FD5F71" w:rsidP="00FD5F71">
      <w:pPr>
        <w:pStyle w:val="Ttulo1"/>
        <w:spacing w:line="360" w:lineRule="auto"/>
        <w:jc w:val="both"/>
        <w:rPr>
          <w:rFonts w:ascii="Arial" w:hAnsi="Arial" w:cs="Arial"/>
          <w:b/>
          <w:color w:val="auto"/>
          <w:sz w:val="28"/>
          <w:szCs w:val="28"/>
        </w:rPr>
      </w:pPr>
      <w:bookmarkStart w:id="2" w:name="_Toc530607765"/>
      <w:r w:rsidRPr="00DD37B6">
        <w:rPr>
          <w:rFonts w:ascii="Arial" w:hAnsi="Arial" w:cs="Arial"/>
          <w:b/>
          <w:color w:val="auto"/>
          <w:sz w:val="28"/>
          <w:szCs w:val="28"/>
        </w:rPr>
        <w:lastRenderedPageBreak/>
        <w:t>I</w:t>
      </w:r>
      <w:r>
        <w:rPr>
          <w:rFonts w:ascii="Arial" w:hAnsi="Arial" w:cs="Arial"/>
          <w:b/>
          <w:color w:val="auto"/>
          <w:sz w:val="28"/>
          <w:szCs w:val="28"/>
        </w:rPr>
        <w:t>ntroducción</w:t>
      </w:r>
      <w:bookmarkEnd w:id="2"/>
    </w:p>
    <w:p w14:paraId="5A6BC0D8" w14:textId="77777777" w:rsidR="00FD5F71" w:rsidRPr="00DD37B6" w:rsidRDefault="00FD5F71" w:rsidP="00FD5F71">
      <w:pPr>
        <w:spacing w:line="360" w:lineRule="auto"/>
        <w:jc w:val="both"/>
        <w:rPr>
          <w:rFonts w:ascii="Arial" w:hAnsi="Arial" w:cs="Arial"/>
          <w:lang w:val="es-ES_tradnl"/>
        </w:rPr>
      </w:pPr>
    </w:p>
    <w:p w14:paraId="72D2044B" w14:textId="77777777" w:rsidR="00FD5F71" w:rsidRPr="00DD37B6" w:rsidRDefault="00FD5F71" w:rsidP="00FD5F71">
      <w:pPr>
        <w:spacing w:line="360" w:lineRule="auto"/>
        <w:jc w:val="both"/>
        <w:rPr>
          <w:rFonts w:ascii="Arial" w:hAnsi="Arial" w:cs="Arial"/>
        </w:rPr>
      </w:pPr>
      <w:r w:rsidRPr="00DD37B6">
        <w:rPr>
          <w:rFonts w:ascii="Arial" w:hAnsi="Arial" w:cs="Arial"/>
        </w:rPr>
        <w:t>El presente proyecto realizado por estudiantes de la Universidad Tecnológica del Centro de Veracruz (UTCV), está destinado con el fin de combatir un problema grave como lo es la discriminación</w:t>
      </w:r>
      <w:r>
        <w:rPr>
          <w:rFonts w:ascii="Arial" w:hAnsi="Arial" w:cs="Arial"/>
        </w:rPr>
        <w:t>,</w:t>
      </w:r>
      <w:r w:rsidRPr="00DD37B6">
        <w:rPr>
          <w:rFonts w:ascii="Arial" w:hAnsi="Arial" w:cs="Arial"/>
        </w:rPr>
        <w:t xml:space="preserve"> que afecta a la población en general y que hasta la fecha sigue sin tener soluciones eficaces para evitar que siga creciendo entre las personas</w:t>
      </w:r>
      <w:r>
        <w:rPr>
          <w:rFonts w:ascii="Arial" w:hAnsi="Arial" w:cs="Arial"/>
        </w:rPr>
        <w:t>.</w:t>
      </w:r>
    </w:p>
    <w:p w14:paraId="7DFBABAD" w14:textId="77777777" w:rsidR="00FD5F71" w:rsidRPr="00DD37B6" w:rsidRDefault="00FD5F71" w:rsidP="00FD5F71">
      <w:pPr>
        <w:spacing w:line="360" w:lineRule="auto"/>
        <w:jc w:val="both"/>
        <w:rPr>
          <w:rFonts w:ascii="Arial" w:hAnsi="Arial" w:cs="Arial"/>
        </w:rPr>
      </w:pPr>
      <w:r w:rsidRPr="00DD37B6">
        <w:rPr>
          <w:rFonts w:ascii="Arial" w:hAnsi="Arial" w:cs="Arial"/>
        </w:rPr>
        <w:t>El proyecto está enfocado únicamente para el estado de Veracruz el cual presenta un gran problema de discriminación entre sus habitantes, por ello se decidió comenzar por el estado mencionado y dar soluciones que puedan combatir esta problemática.</w:t>
      </w:r>
    </w:p>
    <w:p w14:paraId="3AF6048F" w14:textId="77777777" w:rsidR="00FD5F71" w:rsidRPr="00DD37B6" w:rsidRDefault="00FD5F71" w:rsidP="00FD5F71">
      <w:pPr>
        <w:spacing w:line="360" w:lineRule="auto"/>
        <w:jc w:val="both"/>
        <w:rPr>
          <w:rFonts w:ascii="Arial" w:hAnsi="Arial" w:cs="Arial"/>
        </w:rPr>
      </w:pPr>
      <w:r>
        <w:rPr>
          <w:rFonts w:ascii="Arial" w:hAnsi="Arial" w:cs="Arial"/>
        </w:rPr>
        <w:t>El proyecto constará</w:t>
      </w:r>
      <w:r w:rsidRPr="00DD37B6">
        <w:rPr>
          <w:rFonts w:ascii="Arial" w:hAnsi="Arial" w:cs="Arial"/>
        </w:rPr>
        <w:t xml:space="preserve"> de una</w:t>
      </w:r>
      <w:r>
        <w:rPr>
          <w:rFonts w:ascii="Arial" w:hAnsi="Arial" w:cs="Arial"/>
        </w:rPr>
        <w:t xml:space="preserve"> aplicación web la cual mostrará de forma gráfica y descriptiva, </w:t>
      </w:r>
      <w:r w:rsidRPr="00DD37B6">
        <w:rPr>
          <w:rFonts w:ascii="Arial" w:hAnsi="Arial" w:cs="Arial"/>
        </w:rPr>
        <w:t xml:space="preserve">el mapa del estado de Veracruz y sus </w:t>
      </w:r>
      <w:r>
        <w:rPr>
          <w:rFonts w:ascii="Arial" w:hAnsi="Arial" w:cs="Arial"/>
        </w:rPr>
        <w:t>regiones</w:t>
      </w:r>
      <w:r w:rsidRPr="00DD37B6">
        <w:rPr>
          <w:rFonts w:ascii="Arial" w:hAnsi="Arial" w:cs="Arial"/>
        </w:rPr>
        <w:t xml:space="preserve"> y así saber en qué parte se presentan más casos de discriminación para posteriormente autoridades competentes puedan combatir en puntos específicos este gran problema.</w:t>
      </w:r>
    </w:p>
    <w:p w14:paraId="0B19AD68" w14:textId="77777777" w:rsidR="00FD5F71" w:rsidRPr="00DD37B6" w:rsidRDefault="00FD5F71" w:rsidP="00FD5F71">
      <w:pPr>
        <w:spacing w:line="360" w:lineRule="auto"/>
        <w:jc w:val="both"/>
        <w:rPr>
          <w:rFonts w:ascii="Arial" w:hAnsi="Arial" w:cs="Arial"/>
        </w:rPr>
      </w:pPr>
      <w:r w:rsidRPr="00DD37B6">
        <w:rPr>
          <w:rFonts w:ascii="Arial" w:hAnsi="Arial" w:cs="Arial"/>
        </w:rPr>
        <w:t xml:space="preserve">En el mapa se podrán observar </w:t>
      </w:r>
      <w:r>
        <w:rPr>
          <w:rFonts w:ascii="Arial" w:hAnsi="Arial" w:cs="Arial"/>
        </w:rPr>
        <w:t>las zonas</w:t>
      </w:r>
      <w:r w:rsidRPr="00DD37B6">
        <w:rPr>
          <w:rFonts w:ascii="Arial" w:hAnsi="Arial" w:cs="Arial"/>
        </w:rPr>
        <w:t xml:space="preserve"> de forma gráfica con los porcentajes de discriminación entre otras funciones para poder tener un control general de toda la población.</w:t>
      </w:r>
    </w:p>
    <w:p w14:paraId="731E1EE2" w14:textId="77777777" w:rsidR="00FD5F71" w:rsidRPr="00DD37B6" w:rsidRDefault="00FD5F71" w:rsidP="00FD5F71">
      <w:pPr>
        <w:spacing w:line="360" w:lineRule="auto"/>
        <w:jc w:val="both"/>
        <w:rPr>
          <w:rFonts w:ascii="Arial" w:hAnsi="Arial" w:cs="Arial"/>
        </w:rPr>
      </w:pPr>
      <w:r w:rsidRPr="00DD37B6">
        <w:rPr>
          <w:rFonts w:ascii="Arial" w:hAnsi="Arial" w:cs="Arial"/>
        </w:rPr>
        <w:t>La aplicación está destinada para personas o instituciones que se dediquen a combatir problemas de discriminación entre la población de Veracruz y que puedan generar soluciones de manera más rápida teniendo toda la información de los puntos de mayor caos entre personas que lo apliquen.</w:t>
      </w:r>
    </w:p>
    <w:p w14:paraId="6593B577" w14:textId="77777777" w:rsidR="00FD5F71" w:rsidRPr="00DD37B6" w:rsidRDefault="00FD5F71" w:rsidP="00FD5F71">
      <w:pPr>
        <w:spacing w:line="360" w:lineRule="auto"/>
        <w:jc w:val="both"/>
        <w:rPr>
          <w:rFonts w:ascii="Arial" w:hAnsi="Arial" w:cs="Arial"/>
        </w:rPr>
      </w:pPr>
      <w:r w:rsidRPr="00DD37B6">
        <w:rPr>
          <w:rFonts w:ascii="Arial" w:hAnsi="Arial" w:cs="Arial"/>
        </w:rPr>
        <w:t>El sistema estará conectado con redes sociales para poder obtener información de los perfiles de personas y comparar cada palabra para detectar si es una persona que aplica este problema con los demás y poder dar seguimiento a todas las personas en general del estado mediante re</w:t>
      </w:r>
      <w:r>
        <w:rPr>
          <w:rFonts w:ascii="Arial" w:hAnsi="Arial" w:cs="Arial"/>
        </w:rPr>
        <w:t>des sociales y también se tomará</w:t>
      </w:r>
      <w:r w:rsidRPr="00DD37B6">
        <w:rPr>
          <w:rFonts w:ascii="Arial" w:hAnsi="Arial" w:cs="Arial"/>
        </w:rPr>
        <w:t>n estudios realizados por instituciones y tener estadísticas generales del estado y monitorear en todo momento.</w:t>
      </w:r>
    </w:p>
    <w:p w14:paraId="6EA58FB0" w14:textId="77777777" w:rsidR="00FD5F71" w:rsidRPr="00DD37B6" w:rsidRDefault="00FD5F71" w:rsidP="00FD5F71">
      <w:pPr>
        <w:spacing w:line="360" w:lineRule="auto"/>
        <w:jc w:val="both"/>
        <w:rPr>
          <w:rFonts w:ascii="Arial" w:hAnsi="Arial" w:cs="Arial"/>
        </w:rPr>
      </w:pPr>
      <w:r w:rsidRPr="00DD37B6">
        <w:rPr>
          <w:rFonts w:ascii="Arial" w:hAnsi="Arial" w:cs="Arial"/>
        </w:rPr>
        <w:t xml:space="preserve">Se destaca que el sistema estará en constate cambio en las estadísticas graficas del sistema y así tener un monitoreo más preciso de cuáles son </w:t>
      </w:r>
      <w:r>
        <w:rPr>
          <w:rFonts w:ascii="Arial" w:hAnsi="Arial" w:cs="Arial"/>
        </w:rPr>
        <w:t>las zonas</w:t>
      </w:r>
      <w:r w:rsidRPr="00DD37B6">
        <w:rPr>
          <w:rFonts w:ascii="Arial" w:hAnsi="Arial" w:cs="Arial"/>
        </w:rPr>
        <w:t xml:space="preserve"> con mayor número de discriminación.</w:t>
      </w:r>
    </w:p>
    <w:p w14:paraId="60863DA2" w14:textId="77777777" w:rsidR="00FD5F71" w:rsidRPr="00DD37B6" w:rsidRDefault="00FD5F71" w:rsidP="00FD5F71">
      <w:pPr>
        <w:spacing w:line="360" w:lineRule="auto"/>
        <w:jc w:val="both"/>
        <w:rPr>
          <w:rFonts w:ascii="Arial" w:hAnsi="Arial" w:cs="Arial"/>
        </w:rPr>
      </w:pPr>
      <w:r w:rsidRPr="00DD37B6">
        <w:rPr>
          <w:rFonts w:ascii="Arial" w:hAnsi="Arial" w:cs="Arial"/>
        </w:rPr>
        <w:t>Sin duda que este problema es algo muy grave que debe ser atacado de forma eficaz y entre todos los métodos, la tecnología puede ser una herramienta muy útil para detectar, controlar y revertir la problemática en el estado.</w:t>
      </w:r>
    </w:p>
    <w:p w14:paraId="2FD06CAB" w14:textId="77777777" w:rsidR="00E94114" w:rsidRDefault="00E94114" w:rsidP="00003F28">
      <w:pPr>
        <w:spacing w:line="276" w:lineRule="auto"/>
        <w:rPr>
          <w:lang w:val="es-MX"/>
        </w:rPr>
      </w:pPr>
    </w:p>
    <w:p w14:paraId="69E59FEE" w14:textId="77777777" w:rsidR="00E94114" w:rsidRDefault="00E94114" w:rsidP="00003F28">
      <w:pPr>
        <w:pStyle w:val="Ttulo1"/>
        <w:spacing w:line="276" w:lineRule="auto"/>
        <w:rPr>
          <w:rFonts w:ascii="Arial" w:hAnsi="Arial" w:cs="Arial"/>
          <w:b/>
          <w:color w:val="auto"/>
          <w:sz w:val="28"/>
          <w:lang w:val="es-MX"/>
        </w:rPr>
      </w:pPr>
      <w:bookmarkStart w:id="3" w:name="_Toc530607766"/>
      <w:r>
        <w:rPr>
          <w:rFonts w:ascii="Arial" w:hAnsi="Arial" w:cs="Arial"/>
          <w:b/>
          <w:color w:val="auto"/>
          <w:sz w:val="28"/>
          <w:lang w:val="es-MX"/>
        </w:rPr>
        <w:lastRenderedPageBreak/>
        <w:t>Capitulo l</w:t>
      </w:r>
      <w:r w:rsidRPr="00C91FE8">
        <w:rPr>
          <w:rFonts w:ascii="Arial" w:hAnsi="Arial" w:cs="Arial"/>
          <w:b/>
          <w:color w:val="auto"/>
          <w:sz w:val="28"/>
          <w:lang w:val="es-MX"/>
        </w:rPr>
        <w:t xml:space="preserve">. </w:t>
      </w:r>
      <w:r>
        <w:rPr>
          <w:rFonts w:ascii="Arial" w:hAnsi="Arial" w:cs="Arial"/>
          <w:b/>
          <w:color w:val="auto"/>
          <w:sz w:val="28"/>
          <w:lang w:val="es-MX"/>
        </w:rPr>
        <w:t>Antecedentes</w:t>
      </w:r>
      <w:bookmarkEnd w:id="3"/>
    </w:p>
    <w:p w14:paraId="29355610" w14:textId="77777777" w:rsidR="00E6546E" w:rsidRDefault="00E6546E" w:rsidP="00003F28">
      <w:pPr>
        <w:spacing w:line="276" w:lineRule="auto"/>
        <w:rPr>
          <w:lang w:val="es-MX"/>
        </w:rPr>
      </w:pPr>
    </w:p>
    <w:p w14:paraId="7E336D2A" w14:textId="77777777" w:rsidR="00E6546E" w:rsidRDefault="00296B2C" w:rsidP="00296B2C">
      <w:pPr>
        <w:pStyle w:val="Ttulo2"/>
        <w:spacing w:line="276" w:lineRule="auto"/>
        <w:rPr>
          <w:rFonts w:ascii="Arial" w:hAnsi="Arial" w:cs="Arial"/>
          <w:b/>
          <w:color w:val="auto"/>
          <w:sz w:val="24"/>
          <w:lang w:val="es-MX"/>
        </w:rPr>
      </w:pPr>
      <w:bookmarkStart w:id="4" w:name="_Toc530607767"/>
      <w:r>
        <w:rPr>
          <w:rFonts w:ascii="Arial" w:hAnsi="Arial" w:cs="Arial"/>
          <w:b/>
          <w:color w:val="auto"/>
          <w:sz w:val="24"/>
          <w:lang w:val="es-MX"/>
        </w:rPr>
        <w:t xml:space="preserve">1.1 </w:t>
      </w:r>
      <w:r w:rsidR="00E6546E">
        <w:rPr>
          <w:rFonts w:ascii="Arial" w:hAnsi="Arial" w:cs="Arial"/>
          <w:b/>
          <w:color w:val="auto"/>
          <w:sz w:val="24"/>
          <w:lang w:val="es-MX"/>
        </w:rPr>
        <w:t>Problemática</w:t>
      </w:r>
      <w:bookmarkEnd w:id="4"/>
    </w:p>
    <w:p w14:paraId="15EFDDCB" w14:textId="77777777" w:rsidR="00003F28" w:rsidRPr="00003F28" w:rsidRDefault="00003F28" w:rsidP="00003F28">
      <w:pPr>
        <w:spacing w:line="276" w:lineRule="auto"/>
        <w:rPr>
          <w:lang w:val="es-MX"/>
        </w:rPr>
      </w:pPr>
    </w:p>
    <w:p w14:paraId="2E1C8033"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El gobierno del estado de Veracruz, el cual se encuentra bajo el mandato del Licenciado Miguel Ángel Yunes Linares, gobernador electo. El mismo presenta un problema social y es de los más delicados en la actualidad en el mundo entero, el problema que resid</w:t>
      </w:r>
      <w:r>
        <w:rPr>
          <w:rFonts w:ascii="Arial" w:hAnsi="Arial" w:cs="Arial"/>
          <w:lang w:val="es-MX"/>
        </w:rPr>
        <w:t>e es la discriminación.</w:t>
      </w:r>
    </w:p>
    <w:p w14:paraId="166EFAFF"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Debido a esto afecta principalmente a las etnias indígenas las cuales representan la gran variedad cultural que todav</w:t>
      </w:r>
      <w:r>
        <w:rPr>
          <w:rFonts w:ascii="Arial" w:hAnsi="Arial" w:cs="Arial"/>
          <w:lang w:val="es-MX"/>
        </w:rPr>
        <w:t>ía podemos encontrar en México.</w:t>
      </w:r>
    </w:p>
    <w:p w14:paraId="3A9FD3A4"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Para entender mejor…</w:t>
      </w:r>
    </w:p>
    <w:p w14:paraId="20870D9A"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La discriminación radica en tratar a una persona, grupo o institución de manera diferente y perjudicial. Esto puede derivarse de diferentes motivos: raza, sexo, género, ideas, lugar de pr</w:t>
      </w:r>
      <w:r>
        <w:rPr>
          <w:rFonts w:ascii="Arial" w:hAnsi="Arial" w:cs="Arial"/>
          <w:lang w:val="es-MX"/>
        </w:rPr>
        <w:t>ocedencia, aspecto físico, etc.</w:t>
      </w:r>
    </w:p>
    <w:p w14:paraId="78218A4F"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 xml:space="preserve">En la actualidad el 60% de la población en México cree que los jóvenes son irresponsables; alrededor de 40% cree que los pobres se esfuerzan poco por dejar de serlo y más del 30% piensa que, si las personas indígenas son pobres, es debido a su cultura, de acuerdo con la Encuesta Nacional sobre Discriminación 2017. </w:t>
      </w:r>
    </w:p>
    <w:p w14:paraId="39C3EFD6"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Tomando en cuenta que en México existen más de 129 millones habitantes; esto representa un</w:t>
      </w:r>
      <w:r>
        <w:rPr>
          <w:rFonts w:ascii="Arial" w:hAnsi="Arial" w:cs="Arial"/>
          <w:lang w:val="es-MX"/>
        </w:rPr>
        <w:t xml:space="preserve"> problema alarmante hoy en día.</w:t>
      </w:r>
    </w:p>
    <w:p w14:paraId="2CD4B764"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En Veracruz las cosas no son muy diferentes, la discriminación que ocurre en el mismo posiciona al estado en el 3er lugar a nivel nacional con esté problema.</w:t>
      </w:r>
    </w:p>
    <w:p w14:paraId="3F6A491F" w14:textId="3225E457" w:rsidR="00003F28" w:rsidRPr="00486FDF" w:rsidRDefault="00003F28" w:rsidP="00486FDF">
      <w:pPr>
        <w:spacing w:line="360" w:lineRule="auto"/>
        <w:jc w:val="both"/>
        <w:rPr>
          <w:rFonts w:ascii="Arial" w:hAnsi="Arial" w:cs="Arial"/>
          <w:lang w:val="es-MX"/>
        </w:rPr>
      </w:pPr>
      <w:r w:rsidRPr="00003F28">
        <w:rPr>
          <w:rFonts w:ascii="Arial" w:hAnsi="Arial" w:cs="Arial"/>
          <w:lang w:val="es-MX"/>
        </w:rPr>
        <w:t>Con más del 60% de la población denunciando que en cierto momento sufrieron algún tipo de discriminación; es por ello que surge la necesidad de detectar qué tipo de discriminación es sufrida. De mayor a menor cantidad y revelando cuales son las zonas más afectadas por este inconveniente para los veracruzanos</w:t>
      </w:r>
      <w:r w:rsidR="00486FDF">
        <w:rPr>
          <w:rFonts w:ascii="Arial" w:hAnsi="Arial" w:cs="Arial"/>
          <w:lang w:val="es-MX"/>
        </w:rPr>
        <w:t>.</w:t>
      </w:r>
    </w:p>
    <w:p w14:paraId="6B83F5C9" w14:textId="0A296E9C" w:rsidR="00003F28" w:rsidRDefault="00003F28" w:rsidP="00486FDF">
      <w:pPr>
        <w:spacing w:line="360" w:lineRule="auto"/>
        <w:rPr>
          <w:lang w:val="es-MX"/>
        </w:rPr>
      </w:pPr>
    </w:p>
    <w:p w14:paraId="72850A4B" w14:textId="74E8E537" w:rsidR="001A2A48" w:rsidRDefault="001A2A48" w:rsidP="00486FDF">
      <w:pPr>
        <w:spacing w:line="360" w:lineRule="auto"/>
        <w:rPr>
          <w:lang w:val="es-MX"/>
        </w:rPr>
      </w:pPr>
    </w:p>
    <w:p w14:paraId="25AE667E" w14:textId="20E131E4" w:rsidR="001A2A48" w:rsidRDefault="001A2A48" w:rsidP="00486FDF">
      <w:pPr>
        <w:spacing w:line="360" w:lineRule="auto"/>
        <w:rPr>
          <w:lang w:val="es-MX"/>
        </w:rPr>
      </w:pPr>
    </w:p>
    <w:p w14:paraId="7A43B677" w14:textId="77777777" w:rsidR="001A2A48" w:rsidRDefault="001A2A48" w:rsidP="00486FDF">
      <w:pPr>
        <w:spacing w:line="360" w:lineRule="auto"/>
        <w:rPr>
          <w:lang w:val="es-MX"/>
        </w:rPr>
      </w:pPr>
    </w:p>
    <w:p w14:paraId="3676A940" w14:textId="77777777" w:rsidR="00E6546E" w:rsidRDefault="00296B2C" w:rsidP="00486FDF">
      <w:pPr>
        <w:pStyle w:val="Ttulo2"/>
        <w:spacing w:line="360" w:lineRule="auto"/>
        <w:rPr>
          <w:rFonts w:ascii="Arial" w:hAnsi="Arial" w:cs="Arial"/>
          <w:b/>
          <w:color w:val="auto"/>
          <w:sz w:val="24"/>
          <w:lang w:val="es-MX"/>
        </w:rPr>
      </w:pPr>
      <w:bookmarkStart w:id="5" w:name="_Toc530607768"/>
      <w:r>
        <w:rPr>
          <w:rFonts w:ascii="Arial" w:hAnsi="Arial" w:cs="Arial"/>
          <w:b/>
          <w:color w:val="auto"/>
          <w:sz w:val="24"/>
          <w:lang w:val="es-MX"/>
        </w:rPr>
        <w:lastRenderedPageBreak/>
        <w:t xml:space="preserve">1.2 </w:t>
      </w:r>
      <w:r w:rsidR="00E6546E">
        <w:rPr>
          <w:rFonts w:ascii="Arial" w:hAnsi="Arial" w:cs="Arial"/>
          <w:b/>
          <w:color w:val="auto"/>
          <w:sz w:val="24"/>
          <w:lang w:val="es-MX"/>
        </w:rPr>
        <w:t>Objetivo General y Específicos</w:t>
      </w:r>
      <w:bookmarkEnd w:id="5"/>
    </w:p>
    <w:p w14:paraId="0147D858" w14:textId="77777777" w:rsidR="00003F28" w:rsidRPr="00003F28" w:rsidRDefault="00003F28" w:rsidP="00486FDF">
      <w:pPr>
        <w:spacing w:line="360" w:lineRule="auto"/>
        <w:rPr>
          <w:lang w:val="es-MX"/>
        </w:rPr>
      </w:pPr>
    </w:p>
    <w:p w14:paraId="3C435527" w14:textId="77777777" w:rsidR="00003F28" w:rsidRDefault="00296B2C" w:rsidP="00486FDF">
      <w:pPr>
        <w:pStyle w:val="Ttulo3"/>
        <w:spacing w:line="360" w:lineRule="auto"/>
        <w:jc w:val="both"/>
        <w:rPr>
          <w:rFonts w:ascii="Arial" w:hAnsi="Arial" w:cs="Arial"/>
          <w:b/>
          <w:color w:val="000000" w:themeColor="text1"/>
          <w:sz w:val="22"/>
        </w:rPr>
      </w:pPr>
      <w:bookmarkStart w:id="6" w:name="_Toc530607769"/>
      <w:r>
        <w:rPr>
          <w:rFonts w:ascii="Arial" w:hAnsi="Arial" w:cs="Arial"/>
          <w:b/>
          <w:color w:val="000000" w:themeColor="text1"/>
          <w:sz w:val="22"/>
        </w:rPr>
        <w:t xml:space="preserve">1.2.1 </w:t>
      </w:r>
      <w:r w:rsidR="00003F28" w:rsidRPr="00003F28">
        <w:rPr>
          <w:rFonts w:ascii="Arial" w:hAnsi="Arial" w:cs="Arial"/>
          <w:b/>
          <w:color w:val="000000" w:themeColor="text1"/>
          <w:sz w:val="22"/>
        </w:rPr>
        <w:t>Objetivo General</w:t>
      </w:r>
      <w:bookmarkEnd w:id="6"/>
    </w:p>
    <w:p w14:paraId="7E2680F2" w14:textId="77777777" w:rsidR="00003F28" w:rsidRPr="00003F28" w:rsidRDefault="00003F28" w:rsidP="00486FDF">
      <w:pPr>
        <w:pStyle w:val="Prrafodelista"/>
        <w:spacing w:line="360" w:lineRule="auto"/>
        <w:rPr>
          <w:lang w:val="es-ES_tradnl"/>
        </w:rPr>
      </w:pPr>
    </w:p>
    <w:p w14:paraId="262DD008" w14:textId="77777777" w:rsidR="00003F28" w:rsidRDefault="00003F28" w:rsidP="00486FDF">
      <w:pPr>
        <w:spacing w:line="360" w:lineRule="auto"/>
        <w:jc w:val="both"/>
        <w:rPr>
          <w:rFonts w:ascii="Arial" w:hAnsi="Arial" w:cs="Arial"/>
        </w:rPr>
      </w:pPr>
      <w:r>
        <w:rPr>
          <w:rFonts w:ascii="Arial" w:hAnsi="Arial" w:cs="Arial"/>
        </w:rPr>
        <w:t xml:space="preserve">Desarrollar una plataforma web y una aplicación móvil </w:t>
      </w:r>
      <w:r w:rsidRPr="00EE65CE">
        <w:rPr>
          <w:rFonts w:ascii="Arial" w:hAnsi="Arial" w:cs="Arial"/>
        </w:rPr>
        <w:t xml:space="preserve">para </w:t>
      </w:r>
      <w:r>
        <w:rPr>
          <w:rFonts w:ascii="Arial" w:hAnsi="Arial" w:cs="Arial"/>
        </w:rPr>
        <w:t>el monitoreo y la prevención de la discriminación en el estado de Veracruz, las cuales ayuden a las instituciones pertinentes a localizar y actuar en base a la información brindada. C</w:t>
      </w:r>
      <w:r w:rsidRPr="00EE65CE">
        <w:rPr>
          <w:rFonts w:ascii="Arial" w:hAnsi="Arial" w:cs="Arial"/>
        </w:rPr>
        <w:t xml:space="preserve">on esto </w:t>
      </w:r>
      <w:r>
        <w:rPr>
          <w:rFonts w:ascii="Arial" w:hAnsi="Arial" w:cs="Arial"/>
        </w:rPr>
        <w:t>llegar a disminuir la discriminación a niveles sin precedentes.</w:t>
      </w:r>
    </w:p>
    <w:p w14:paraId="46929028" w14:textId="77777777" w:rsidR="00003F28" w:rsidRDefault="00003F28" w:rsidP="00486FDF">
      <w:pPr>
        <w:spacing w:line="360" w:lineRule="auto"/>
        <w:jc w:val="both"/>
        <w:rPr>
          <w:rFonts w:ascii="Arial" w:hAnsi="Arial" w:cs="Arial"/>
        </w:rPr>
      </w:pPr>
    </w:p>
    <w:p w14:paraId="7FB132C8" w14:textId="77777777" w:rsidR="00003F28" w:rsidRDefault="00296B2C" w:rsidP="00486FDF">
      <w:pPr>
        <w:pStyle w:val="Ttulo3"/>
        <w:spacing w:line="360" w:lineRule="auto"/>
        <w:jc w:val="both"/>
        <w:rPr>
          <w:rFonts w:ascii="Arial" w:hAnsi="Arial" w:cs="Arial"/>
          <w:b/>
          <w:color w:val="000000" w:themeColor="text1"/>
          <w:sz w:val="22"/>
        </w:rPr>
      </w:pPr>
      <w:bookmarkStart w:id="7" w:name="_Toc530607770"/>
      <w:r>
        <w:rPr>
          <w:rFonts w:ascii="Arial" w:hAnsi="Arial" w:cs="Arial"/>
          <w:b/>
          <w:color w:val="000000" w:themeColor="text1"/>
          <w:sz w:val="22"/>
        </w:rPr>
        <w:t xml:space="preserve">1.2.2 </w:t>
      </w:r>
      <w:r w:rsidR="00003F28">
        <w:rPr>
          <w:rFonts w:ascii="Arial" w:hAnsi="Arial" w:cs="Arial"/>
          <w:b/>
          <w:color w:val="000000" w:themeColor="text1"/>
          <w:sz w:val="22"/>
        </w:rPr>
        <w:t>Objetivos Específicos</w:t>
      </w:r>
      <w:bookmarkEnd w:id="7"/>
    </w:p>
    <w:p w14:paraId="4BF62435" w14:textId="77777777" w:rsidR="00003F28" w:rsidRPr="00003F28" w:rsidRDefault="00003F28" w:rsidP="00486FDF">
      <w:pPr>
        <w:spacing w:line="360" w:lineRule="auto"/>
        <w:jc w:val="both"/>
        <w:rPr>
          <w:rFonts w:ascii="Arial" w:hAnsi="Arial" w:cs="Arial"/>
        </w:rPr>
      </w:pPr>
    </w:p>
    <w:p w14:paraId="3CD7E157" w14:textId="77777777" w:rsidR="00003F28" w:rsidRPr="00003F28" w:rsidRDefault="00003F28" w:rsidP="00486FDF">
      <w:pPr>
        <w:pStyle w:val="Prrafodelista"/>
        <w:numPr>
          <w:ilvl w:val="0"/>
          <w:numId w:val="8"/>
        </w:numPr>
        <w:spacing w:line="360" w:lineRule="auto"/>
        <w:jc w:val="both"/>
        <w:rPr>
          <w:rFonts w:ascii="Arial" w:hAnsi="Arial" w:cs="Arial"/>
        </w:rPr>
      </w:pPr>
      <w:r w:rsidRPr="00003F28">
        <w:rPr>
          <w:rFonts w:ascii="Arial" w:hAnsi="Arial" w:cs="Arial"/>
        </w:rPr>
        <w:t>Utilizar dos metodologías de desarrollo de software, una tradicional (RUP) la cual permita desarrollar el proyecto en un máximo de 12 meses y la otra (SCRUM) la cual nos permitirá trabajar con metas definidas en intervalos de tiempo menor.</w:t>
      </w:r>
    </w:p>
    <w:p w14:paraId="40ECA983" w14:textId="77777777" w:rsidR="00003F28" w:rsidRPr="00003F28" w:rsidRDefault="00003F28" w:rsidP="00486FDF">
      <w:pPr>
        <w:spacing w:line="360" w:lineRule="auto"/>
        <w:jc w:val="both"/>
        <w:rPr>
          <w:rFonts w:ascii="Arial" w:hAnsi="Arial" w:cs="Arial"/>
        </w:rPr>
      </w:pPr>
    </w:p>
    <w:p w14:paraId="522FD770" w14:textId="77777777" w:rsidR="00003F28" w:rsidRPr="00003F28" w:rsidRDefault="00003F28" w:rsidP="00486FDF">
      <w:pPr>
        <w:pStyle w:val="Prrafodelista"/>
        <w:numPr>
          <w:ilvl w:val="0"/>
          <w:numId w:val="8"/>
        </w:numPr>
        <w:spacing w:line="360" w:lineRule="auto"/>
        <w:jc w:val="both"/>
        <w:rPr>
          <w:rFonts w:ascii="Arial" w:hAnsi="Arial" w:cs="Arial"/>
        </w:rPr>
      </w:pPr>
      <w:r w:rsidRPr="00003F28">
        <w:rPr>
          <w:rFonts w:ascii="Arial" w:hAnsi="Arial" w:cs="Arial"/>
        </w:rPr>
        <w:t>Desarrollar una aplicación web que proporcione estadísticas con elementos complementarios, esto permitirá visualizar un mapa con las zonas del estado de Veracruz en las cuales es más común dicho problema.</w:t>
      </w:r>
    </w:p>
    <w:p w14:paraId="1068BD28" w14:textId="77777777" w:rsidR="00003F28" w:rsidRPr="00003F28" w:rsidRDefault="00003F28" w:rsidP="00486FDF">
      <w:pPr>
        <w:spacing w:line="360" w:lineRule="auto"/>
        <w:jc w:val="both"/>
        <w:rPr>
          <w:rFonts w:ascii="Arial" w:hAnsi="Arial" w:cs="Arial"/>
        </w:rPr>
      </w:pPr>
    </w:p>
    <w:p w14:paraId="1D2D565D" w14:textId="77777777" w:rsidR="00003F28" w:rsidRPr="00003F28" w:rsidRDefault="00003F28" w:rsidP="00486FDF">
      <w:pPr>
        <w:pStyle w:val="Prrafodelista"/>
        <w:numPr>
          <w:ilvl w:val="0"/>
          <w:numId w:val="8"/>
        </w:numPr>
        <w:spacing w:line="360" w:lineRule="auto"/>
        <w:jc w:val="both"/>
        <w:rPr>
          <w:rFonts w:ascii="Arial" w:hAnsi="Arial" w:cs="Arial"/>
        </w:rPr>
      </w:pPr>
      <w:r w:rsidRPr="00003F28">
        <w:rPr>
          <w:rFonts w:ascii="Arial" w:hAnsi="Arial" w:cs="Arial"/>
        </w:rPr>
        <w:t>Desarrollar una aplicación móvil que esté conectada a la plataforma web y con la cual se podrán realizar denuncias y quejas referentes a la discriminación sufrida.</w:t>
      </w:r>
    </w:p>
    <w:p w14:paraId="6F56F56A" w14:textId="77777777" w:rsidR="00003F28" w:rsidRPr="00003F28" w:rsidRDefault="00003F28" w:rsidP="00486FDF">
      <w:pPr>
        <w:spacing w:line="360" w:lineRule="auto"/>
        <w:jc w:val="both"/>
        <w:rPr>
          <w:rFonts w:ascii="Arial" w:hAnsi="Arial" w:cs="Arial"/>
        </w:rPr>
      </w:pPr>
    </w:p>
    <w:p w14:paraId="7611D638" w14:textId="77777777" w:rsidR="00003F28" w:rsidRPr="00003F28" w:rsidRDefault="00003F28" w:rsidP="00486FDF">
      <w:pPr>
        <w:pStyle w:val="Prrafodelista"/>
        <w:numPr>
          <w:ilvl w:val="0"/>
          <w:numId w:val="8"/>
        </w:numPr>
        <w:spacing w:line="360" w:lineRule="auto"/>
        <w:jc w:val="both"/>
        <w:rPr>
          <w:rFonts w:ascii="Arial" w:hAnsi="Arial" w:cs="Arial"/>
        </w:rPr>
      </w:pPr>
      <w:r w:rsidRPr="00003F28">
        <w:rPr>
          <w:rFonts w:ascii="Arial" w:hAnsi="Arial" w:cs="Arial"/>
        </w:rPr>
        <w:t>Monitorear la actividad discriminatoria en redes sociales que afecten directa o indirectamente a los veracruzanos.</w:t>
      </w:r>
    </w:p>
    <w:p w14:paraId="25542625" w14:textId="77777777" w:rsidR="00003F28" w:rsidRPr="00003F28" w:rsidRDefault="00003F28" w:rsidP="00486FDF">
      <w:pPr>
        <w:spacing w:line="360" w:lineRule="auto"/>
        <w:jc w:val="both"/>
        <w:rPr>
          <w:rFonts w:ascii="Arial" w:hAnsi="Arial" w:cs="Arial"/>
        </w:rPr>
      </w:pPr>
    </w:p>
    <w:p w14:paraId="28482066" w14:textId="77777777" w:rsidR="00003F28" w:rsidRPr="00003F28" w:rsidRDefault="00003F28" w:rsidP="00486FDF">
      <w:pPr>
        <w:pStyle w:val="Prrafodelista"/>
        <w:numPr>
          <w:ilvl w:val="0"/>
          <w:numId w:val="8"/>
        </w:numPr>
        <w:spacing w:line="360" w:lineRule="auto"/>
        <w:jc w:val="both"/>
        <w:rPr>
          <w:rFonts w:ascii="Arial" w:hAnsi="Arial" w:cs="Arial"/>
        </w:rPr>
      </w:pPr>
      <w:r w:rsidRPr="00003F28">
        <w:rPr>
          <w:rFonts w:ascii="Arial" w:hAnsi="Arial" w:cs="Arial"/>
        </w:rPr>
        <w:t>Reducir la discriminación con ayuda de las instituciones pertinentes y en base a la información recolectada.</w:t>
      </w:r>
    </w:p>
    <w:p w14:paraId="2AFBF8F6" w14:textId="77777777" w:rsidR="00003F28" w:rsidRPr="00486FDF" w:rsidRDefault="00003F28" w:rsidP="00486FDF">
      <w:pPr>
        <w:spacing w:line="276" w:lineRule="auto"/>
        <w:rPr>
          <w:lang w:val="es-MX"/>
        </w:rPr>
      </w:pPr>
    </w:p>
    <w:p w14:paraId="1F8AAD7E" w14:textId="77777777" w:rsidR="00E6546E" w:rsidRDefault="00296B2C" w:rsidP="00296B2C">
      <w:pPr>
        <w:pStyle w:val="Ttulo2"/>
        <w:spacing w:line="276" w:lineRule="auto"/>
        <w:rPr>
          <w:rFonts w:ascii="Arial" w:hAnsi="Arial" w:cs="Arial"/>
          <w:b/>
          <w:color w:val="auto"/>
          <w:sz w:val="24"/>
          <w:lang w:val="es-MX"/>
        </w:rPr>
      </w:pPr>
      <w:bookmarkStart w:id="8" w:name="_Toc530607771"/>
      <w:r>
        <w:rPr>
          <w:rFonts w:ascii="Arial" w:hAnsi="Arial" w:cs="Arial"/>
          <w:b/>
          <w:color w:val="auto"/>
          <w:sz w:val="24"/>
          <w:lang w:val="es-MX"/>
        </w:rPr>
        <w:lastRenderedPageBreak/>
        <w:t xml:space="preserve">1.3 </w:t>
      </w:r>
      <w:r w:rsidR="00E6546E">
        <w:rPr>
          <w:rFonts w:ascii="Arial" w:hAnsi="Arial" w:cs="Arial"/>
          <w:b/>
          <w:color w:val="auto"/>
          <w:sz w:val="24"/>
          <w:lang w:val="es-MX"/>
        </w:rPr>
        <w:t>Propósito (Justificación)</w:t>
      </w:r>
      <w:bookmarkEnd w:id="8"/>
    </w:p>
    <w:p w14:paraId="262E7020" w14:textId="77777777" w:rsidR="00003F28" w:rsidRPr="00003F28" w:rsidRDefault="00003F28" w:rsidP="00003F28">
      <w:pPr>
        <w:pStyle w:val="Prrafodelista"/>
        <w:spacing w:line="276" w:lineRule="auto"/>
        <w:ind w:left="405"/>
        <w:rPr>
          <w:lang w:val="es-MX"/>
        </w:rPr>
      </w:pPr>
    </w:p>
    <w:p w14:paraId="5E903BB0"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El presente proyecto representa una oportunidad para poner en práctica todos los conocimientos obtenidos hasta este momento, en el periodo educativo que comprende la ingeniería e</w:t>
      </w:r>
      <w:r>
        <w:rPr>
          <w:rFonts w:ascii="Arial" w:hAnsi="Arial" w:cs="Arial"/>
          <w:lang w:val="es-MX"/>
        </w:rPr>
        <w:t>n tecnologías de la información</w:t>
      </w:r>
      <w:r w:rsidRPr="00003F28">
        <w:rPr>
          <w:rFonts w:ascii="Arial" w:hAnsi="Arial" w:cs="Arial"/>
          <w:lang w:val="es-MX"/>
        </w:rPr>
        <w:t xml:space="preserve">. El proyecto se centra en la parte práctica, debido a que se llevara a cabo para una institución externa. Dicho proyecto permitirá visualizar lo que son las nuevas tecnologías que en su totalidad están en conexión con internet, al buscar una dependencia con la cual se podrá trabajar en conjunto detectando que tipo problemática se presenta y realizando un análisis de la situación, diseñar y proponer una solución que dé resultados benéficos, otorgará una experiencia y confianza en un ámbito práctico sin igual. También, el presente proyecto se justifica tecnológicamente por tanto que, a partir de la problemática descrita y datos recabados, se realizaran diferentes diagramas, utilizando diferentes herramientas de software tales como son, Visual Paradigm y Lucidchart en el modelado del sistema mientras que, para el desarrollo del sistema, se trabajara con las siguientes herramientas Eclipse, Android Studio, XAMPP, Spring, etc. Dichas aplicaciones servirán para llevar una monitorización y prevención de la discriminación. Ya que permitirán llevar un registro detallado de todas las zonas del estado y poder actuar a consecuencia de ello, facilitando así la manera en que los obtener información referente al tema, también poder denunciar cualquier tipo de discriminación sufrida y en gran medida poder concientizar a la población que la discriminación es un problema que puede llevar desde una burla hasta el enfrentamiento de naciones enteras como </w:t>
      </w:r>
      <w:r>
        <w:rPr>
          <w:rFonts w:ascii="Arial" w:hAnsi="Arial" w:cs="Arial"/>
          <w:lang w:val="es-MX"/>
        </w:rPr>
        <w:t>h</w:t>
      </w:r>
      <w:r w:rsidRPr="00003F28">
        <w:rPr>
          <w:rFonts w:ascii="Arial" w:hAnsi="Arial" w:cs="Arial"/>
          <w:lang w:val="es-MX"/>
        </w:rPr>
        <w:t>a ocurrido a lo largo de la historia.</w:t>
      </w:r>
    </w:p>
    <w:p w14:paraId="5E4EB464" w14:textId="77777777" w:rsidR="00E6546E" w:rsidRPr="00003F28" w:rsidRDefault="00003F28" w:rsidP="00486FDF">
      <w:pPr>
        <w:spacing w:line="360" w:lineRule="auto"/>
        <w:jc w:val="both"/>
        <w:rPr>
          <w:rFonts w:ascii="Arial" w:hAnsi="Arial" w:cs="Arial"/>
          <w:lang w:val="es-MX"/>
        </w:rPr>
      </w:pPr>
      <w:r w:rsidRPr="00003F28">
        <w:rPr>
          <w:rFonts w:ascii="Arial" w:hAnsi="Arial" w:cs="Arial"/>
          <w:lang w:val="es-MX"/>
        </w:rPr>
        <w:t>Este proyecto busca ayudar a disminuir la discriminación por lo que es de suma importancia realizarlo para bien de la sociedad.</w:t>
      </w:r>
    </w:p>
    <w:p w14:paraId="0C6B37EC" w14:textId="77777777" w:rsidR="00E94114" w:rsidRDefault="00E94114" w:rsidP="00003F28">
      <w:pPr>
        <w:spacing w:line="276" w:lineRule="auto"/>
        <w:rPr>
          <w:lang w:val="es-MX"/>
        </w:rPr>
      </w:pPr>
    </w:p>
    <w:p w14:paraId="084D192D" w14:textId="77777777" w:rsidR="00003F28" w:rsidRDefault="00003F28" w:rsidP="00003F28">
      <w:pPr>
        <w:spacing w:line="276" w:lineRule="auto"/>
        <w:rPr>
          <w:lang w:val="es-MX"/>
        </w:rPr>
      </w:pPr>
    </w:p>
    <w:p w14:paraId="10CB8EEB" w14:textId="77777777" w:rsidR="00003F28" w:rsidRDefault="00003F28" w:rsidP="00003F28">
      <w:pPr>
        <w:spacing w:line="276" w:lineRule="auto"/>
        <w:rPr>
          <w:lang w:val="es-MX"/>
        </w:rPr>
      </w:pPr>
    </w:p>
    <w:p w14:paraId="6C36905B" w14:textId="77777777" w:rsidR="00003F28" w:rsidRDefault="00003F28" w:rsidP="00003F28">
      <w:pPr>
        <w:spacing w:line="276" w:lineRule="auto"/>
        <w:rPr>
          <w:lang w:val="es-MX"/>
        </w:rPr>
      </w:pPr>
    </w:p>
    <w:p w14:paraId="044CDBBD" w14:textId="77777777" w:rsidR="00003F28" w:rsidRDefault="00003F28" w:rsidP="00003F28">
      <w:pPr>
        <w:spacing w:line="276" w:lineRule="auto"/>
        <w:rPr>
          <w:lang w:val="es-MX"/>
        </w:rPr>
      </w:pPr>
    </w:p>
    <w:p w14:paraId="13968BB3" w14:textId="77777777" w:rsidR="00003F28" w:rsidRDefault="00003F28" w:rsidP="00003F28">
      <w:pPr>
        <w:spacing w:line="276" w:lineRule="auto"/>
        <w:rPr>
          <w:lang w:val="es-MX"/>
        </w:rPr>
      </w:pPr>
    </w:p>
    <w:p w14:paraId="117A01AF" w14:textId="77777777" w:rsidR="00003F28" w:rsidRDefault="00003F28" w:rsidP="00003F28">
      <w:pPr>
        <w:spacing w:line="276" w:lineRule="auto"/>
        <w:rPr>
          <w:lang w:val="es-MX"/>
        </w:rPr>
      </w:pPr>
    </w:p>
    <w:p w14:paraId="39AC7534" w14:textId="4D36F949" w:rsidR="00003F28" w:rsidRDefault="00003F28" w:rsidP="00003F28">
      <w:pPr>
        <w:spacing w:line="276" w:lineRule="auto"/>
        <w:rPr>
          <w:lang w:val="es-MX"/>
        </w:rPr>
      </w:pPr>
    </w:p>
    <w:p w14:paraId="5106371E" w14:textId="77777777" w:rsidR="001A2A48" w:rsidRPr="00E94114" w:rsidRDefault="001A2A48" w:rsidP="00003F28">
      <w:pPr>
        <w:spacing w:line="276" w:lineRule="auto"/>
        <w:rPr>
          <w:lang w:val="es-MX"/>
        </w:rPr>
      </w:pPr>
    </w:p>
    <w:p w14:paraId="281919F8" w14:textId="77777777" w:rsidR="00E94114" w:rsidRPr="00C91FE8" w:rsidRDefault="00E94114" w:rsidP="00003F28">
      <w:pPr>
        <w:pStyle w:val="Ttulo1"/>
        <w:spacing w:line="276" w:lineRule="auto"/>
        <w:rPr>
          <w:rFonts w:ascii="Arial" w:hAnsi="Arial" w:cs="Arial"/>
          <w:b/>
          <w:color w:val="auto"/>
          <w:sz w:val="28"/>
          <w:lang w:val="es-MX"/>
        </w:rPr>
      </w:pPr>
      <w:bookmarkStart w:id="9" w:name="_Toc530607772"/>
      <w:r>
        <w:rPr>
          <w:rFonts w:ascii="Arial" w:hAnsi="Arial" w:cs="Arial"/>
          <w:b/>
          <w:color w:val="auto"/>
          <w:sz w:val="28"/>
          <w:lang w:val="es-MX"/>
        </w:rPr>
        <w:lastRenderedPageBreak/>
        <w:t>Capitulo ll</w:t>
      </w:r>
      <w:r w:rsidRPr="00C91FE8">
        <w:rPr>
          <w:rFonts w:ascii="Arial" w:hAnsi="Arial" w:cs="Arial"/>
          <w:b/>
          <w:color w:val="auto"/>
          <w:sz w:val="28"/>
          <w:lang w:val="es-MX"/>
        </w:rPr>
        <w:t xml:space="preserve">. </w:t>
      </w:r>
      <w:r>
        <w:rPr>
          <w:rFonts w:ascii="Arial" w:hAnsi="Arial" w:cs="Arial"/>
          <w:b/>
          <w:color w:val="auto"/>
          <w:sz w:val="28"/>
          <w:lang w:val="es-MX"/>
        </w:rPr>
        <w:t>Estado de la práctica</w:t>
      </w:r>
      <w:bookmarkEnd w:id="9"/>
    </w:p>
    <w:p w14:paraId="6605FCE8" w14:textId="77777777" w:rsidR="00E94114" w:rsidRDefault="00E94114" w:rsidP="00003F28">
      <w:pPr>
        <w:spacing w:line="276" w:lineRule="auto"/>
        <w:rPr>
          <w:lang w:val="es-MX"/>
        </w:rPr>
      </w:pPr>
    </w:p>
    <w:p w14:paraId="0EC44ADE" w14:textId="77777777" w:rsidR="00E6546E" w:rsidRDefault="00E6546E" w:rsidP="00003F28">
      <w:pPr>
        <w:pStyle w:val="Ttulo2"/>
        <w:spacing w:line="276" w:lineRule="auto"/>
        <w:rPr>
          <w:rFonts w:ascii="Arial" w:hAnsi="Arial" w:cs="Arial"/>
          <w:b/>
          <w:color w:val="auto"/>
          <w:sz w:val="24"/>
          <w:lang w:val="es-MX"/>
        </w:rPr>
      </w:pPr>
      <w:bookmarkStart w:id="10" w:name="_Toc530607773"/>
      <w:r>
        <w:rPr>
          <w:rFonts w:ascii="Arial" w:hAnsi="Arial" w:cs="Arial"/>
          <w:b/>
          <w:color w:val="auto"/>
          <w:sz w:val="24"/>
          <w:lang w:val="es-MX"/>
        </w:rPr>
        <w:t>2.1 Trabajos relacionados</w:t>
      </w:r>
      <w:bookmarkEnd w:id="10"/>
    </w:p>
    <w:p w14:paraId="1B78E06C" w14:textId="77777777" w:rsidR="00E6546E" w:rsidRDefault="00E6546E" w:rsidP="00003F28">
      <w:pPr>
        <w:spacing w:line="276" w:lineRule="auto"/>
        <w:rPr>
          <w:lang w:val="es-MX"/>
        </w:rPr>
      </w:pPr>
    </w:p>
    <w:p w14:paraId="07464470" w14:textId="51D8B16F" w:rsidR="00E6546E" w:rsidRPr="00C91FE8" w:rsidRDefault="00E6546E" w:rsidP="00003F28">
      <w:pPr>
        <w:pStyle w:val="Ttulo2"/>
        <w:spacing w:line="276" w:lineRule="auto"/>
        <w:rPr>
          <w:rFonts w:ascii="Arial" w:hAnsi="Arial" w:cs="Arial"/>
          <w:b/>
          <w:color w:val="auto"/>
          <w:sz w:val="24"/>
          <w:lang w:val="es-MX"/>
        </w:rPr>
      </w:pPr>
      <w:bookmarkStart w:id="11" w:name="_Toc530607774"/>
      <w:r>
        <w:rPr>
          <w:rFonts w:ascii="Arial" w:hAnsi="Arial" w:cs="Arial"/>
          <w:b/>
          <w:color w:val="auto"/>
          <w:sz w:val="24"/>
          <w:lang w:val="es-MX"/>
        </w:rPr>
        <w:t xml:space="preserve">2.2 Marco </w:t>
      </w:r>
      <w:r w:rsidR="00486FDF">
        <w:rPr>
          <w:rFonts w:ascii="Arial" w:hAnsi="Arial" w:cs="Arial"/>
          <w:b/>
          <w:color w:val="auto"/>
          <w:sz w:val="24"/>
          <w:lang w:val="es-MX"/>
        </w:rPr>
        <w:t>Teórico</w:t>
      </w:r>
      <w:bookmarkEnd w:id="11"/>
    </w:p>
    <w:p w14:paraId="2DBC2ED1" w14:textId="77777777" w:rsidR="00E94114" w:rsidRPr="004D3BA2" w:rsidRDefault="00E94114" w:rsidP="00003F28">
      <w:pPr>
        <w:spacing w:line="276" w:lineRule="auto"/>
        <w:rPr>
          <w:lang w:val="es-MX"/>
        </w:rPr>
      </w:pPr>
    </w:p>
    <w:p w14:paraId="239F0F4F" w14:textId="77777777" w:rsidR="00486FDF" w:rsidRDefault="00486FDF" w:rsidP="00003F28">
      <w:pPr>
        <w:pStyle w:val="Ttulo1"/>
        <w:spacing w:line="276" w:lineRule="auto"/>
        <w:rPr>
          <w:rFonts w:ascii="Arial" w:hAnsi="Arial" w:cs="Arial"/>
          <w:b/>
          <w:color w:val="auto"/>
          <w:sz w:val="28"/>
          <w:lang w:val="es-MX"/>
        </w:rPr>
      </w:pPr>
    </w:p>
    <w:p w14:paraId="316C221F" w14:textId="77777777" w:rsidR="00486FDF" w:rsidRDefault="00486FDF" w:rsidP="00003F28">
      <w:pPr>
        <w:pStyle w:val="Ttulo1"/>
        <w:spacing w:line="276" w:lineRule="auto"/>
        <w:rPr>
          <w:rFonts w:ascii="Arial" w:hAnsi="Arial" w:cs="Arial"/>
          <w:b/>
          <w:color w:val="auto"/>
          <w:sz w:val="28"/>
          <w:lang w:val="es-MX"/>
        </w:rPr>
      </w:pPr>
    </w:p>
    <w:p w14:paraId="091A29A3" w14:textId="77777777" w:rsidR="00486FDF" w:rsidRDefault="00486FDF" w:rsidP="00003F28">
      <w:pPr>
        <w:pStyle w:val="Ttulo1"/>
        <w:spacing w:line="276" w:lineRule="auto"/>
        <w:rPr>
          <w:rFonts w:ascii="Arial" w:hAnsi="Arial" w:cs="Arial"/>
          <w:b/>
          <w:color w:val="auto"/>
          <w:sz w:val="28"/>
          <w:lang w:val="es-MX"/>
        </w:rPr>
      </w:pPr>
    </w:p>
    <w:p w14:paraId="058E0BEC" w14:textId="77777777" w:rsidR="00486FDF" w:rsidRDefault="00486FDF" w:rsidP="00003F28">
      <w:pPr>
        <w:pStyle w:val="Ttulo1"/>
        <w:spacing w:line="276" w:lineRule="auto"/>
        <w:rPr>
          <w:rFonts w:ascii="Arial" w:hAnsi="Arial" w:cs="Arial"/>
          <w:b/>
          <w:color w:val="auto"/>
          <w:sz w:val="28"/>
          <w:lang w:val="es-MX"/>
        </w:rPr>
      </w:pPr>
    </w:p>
    <w:p w14:paraId="0F014A6B" w14:textId="77777777" w:rsidR="00486FDF" w:rsidRDefault="00486FDF" w:rsidP="00003F28">
      <w:pPr>
        <w:pStyle w:val="Ttulo1"/>
        <w:spacing w:line="276" w:lineRule="auto"/>
        <w:rPr>
          <w:rFonts w:ascii="Arial" w:hAnsi="Arial" w:cs="Arial"/>
          <w:b/>
          <w:color w:val="auto"/>
          <w:sz w:val="28"/>
          <w:lang w:val="es-MX"/>
        </w:rPr>
      </w:pPr>
    </w:p>
    <w:p w14:paraId="2DBDC3F9" w14:textId="77777777" w:rsidR="00486FDF" w:rsidRDefault="00486FDF" w:rsidP="00003F28">
      <w:pPr>
        <w:pStyle w:val="Ttulo1"/>
        <w:spacing w:line="276" w:lineRule="auto"/>
        <w:rPr>
          <w:rFonts w:ascii="Arial" w:hAnsi="Arial" w:cs="Arial"/>
          <w:b/>
          <w:color w:val="auto"/>
          <w:sz w:val="28"/>
          <w:lang w:val="es-MX"/>
        </w:rPr>
      </w:pPr>
    </w:p>
    <w:p w14:paraId="6EF2AD3C" w14:textId="77777777" w:rsidR="00486FDF" w:rsidRDefault="00486FDF" w:rsidP="00003F28">
      <w:pPr>
        <w:pStyle w:val="Ttulo1"/>
        <w:spacing w:line="276" w:lineRule="auto"/>
        <w:rPr>
          <w:rFonts w:ascii="Arial" w:hAnsi="Arial" w:cs="Arial"/>
          <w:b/>
          <w:color w:val="auto"/>
          <w:sz w:val="28"/>
          <w:lang w:val="es-MX"/>
        </w:rPr>
      </w:pPr>
    </w:p>
    <w:p w14:paraId="0DD8D9FF" w14:textId="77777777" w:rsidR="00486FDF" w:rsidRDefault="00486FDF" w:rsidP="00003F28">
      <w:pPr>
        <w:pStyle w:val="Ttulo1"/>
        <w:spacing w:line="276" w:lineRule="auto"/>
        <w:rPr>
          <w:rFonts w:ascii="Arial" w:hAnsi="Arial" w:cs="Arial"/>
          <w:b/>
          <w:color w:val="auto"/>
          <w:sz w:val="28"/>
          <w:lang w:val="es-MX"/>
        </w:rPr>
      </w:pPr>
    </w:p>
    <w:p w14:paraId="6A140995" w14:textId="77777777" w:rsidR="00486FDF" w:rsidRDefault="00486FDF" w:rsidP="00003F28">
      <w:pPr>
        <w:pStyle w:val="Ttulo1"/>
        <w:spacing w:line="276" w:lineRule="auto"/>
        <w:rPr>
          <w:rFonts w:ascii="Arial" w:hAnsi="Arial" w:cs="Arial"/>
          <w:b/>
          <w:color w:val="auto"/>
          <w:sz w:val="28"/>
          <w:lang w:val="es-MX"/>
        </w:rPr>
      </w:pPr>
    </w:p>
    <w:p w14:paraId="00AA64D9" w14:textId="77777777" w:rsidR="00486FDF" w:rsidRDefault="00486FDF" w:rsidP="00003F28">
      <w:pPr>
        <w:pStyle w:val="Ttulo1"/>
        <w:spacing w:line="276" w:lineRule="auto"/>
        <w:rPr>
          <w:rFonts w:ascii="Arial" w:hAnsi="Arial" w:cs="Arial"/>
          <w:b/>
          <w:color w:val="auto"/>
          <w:sz w:val="28"/>
          <w:lang w:val="es-MX"/>
        </w:rPr>
      </w:pPr>
    </w:p>
    <w:p w14:paraId="1ECE803C" w14:textId="77777777" w:rsidR="00486FDF" w:rsidRDefault="00486FDF" w:rsidP="00003F28">
      <w:pPr>
        <w:pStyle w:val="Ttulo1"/>
        <w:spacing w:line="276" w:lineRule="auto"/>
        <w:rPr>
          <w:rFonts w:ascii="Arial" w:hAnsi="Arial" w:cs="Arial"/>
          <w:b/>
          <w:color w:val="auto"/>
          <w:sz w:val="28"/>
          <w:lang w:val="es-MX"/>
        </w:rPr>
      </w:pPr>
    </w:p>
    <w:p w14:paraId="53C4F3C7" w14:textId="77777777" w:rsidR="00486FDF" w:rsidRDefault="00486FDF" w:rsidP="00003F28">
      <w:pPr>
        <w:pStyle w:val="Ttulo1"/>
        <w:spacing w:line="276" w:lineRule="auto"/>
        <w:rPr>
          <w:rFonts w:ascii="Arial" w:hAnsi="Arial" w:cs="Arial"/>
          <w:b/>
          <w:color w:val="auto"/>
          <w:sz w:val="28"/>
          <w:lang w:val="es-MX"/>
        </w:rPr>
      </w:pPr>
    </w:p>
    <w:p w14:paraId="4D34C235" w14:textId="77777777" w:rsidR="00486FDF" w:rsidRDefault="00486FDF" w:rsidP="00003F28">
      <w:pPr>
        <w:pStyle w:val="Ttulo1"/>
        <w:spacing w:line="276" w:lineRule="auto"/>
        <w:rPr>
          <w:rFonts w:ascii="Arial" w:hAnsi="Arial" w:cs="Arial"/>
          <w:b/>
          <w:color w:val="auto"/>
          <w:sz w:val="28"/>
          <w:lang w:val="es-MX"/>
        </w:rPr>
      </w:pPr>
    </w:p>
    <w:p w14:paraId="57FBF4AA" w14:textId="77777777" w:rsidR="00486FDF" w:rsidRDefault="00486FDF" w:rsidP="00003F28">
      <w:pPr>
        <w:pStyle w:val="Ttulo1"/>
        <w:spacing w:line="276" w:lineRule="auto"/>
        <w:rPr>
          <w:rFonts w:ascii="Arial" w:hAnsi="Arial" w:cs="Arial"/>
          <w:b/>
          <w:color w:val="auto"/>
          <w:sz w:val="28"/>
          <w:lang w:val="es-MX"/>
        </w:rPr>
      </w:pPr>
    </w:p>
    <w:p w14:paraId="4EAE5F5B" w14:textId="77777777" w:rsidR="00486FDF" w:rsidRDefault="00486FDF" w:rsidP="00003F28">
      <w:pPr>
        <w:pStyle w:val="Ttulo1"/>
        <w:spacing w:line="276" w:lineRule="auto"/>
        <w:rPr>
          <w:rFonts w:ascii="Arial" w:hAnsi="Arial" w:cs="Arial"/>
          <w:b/>
          <w:color w:val="auto"/>
          <w:sz w:val="28"/>
          <w:lang w:val="es-MX"/>
        </w:rPr>
      </w:pPr>
    </w:p>
    <w:p w14:paraId="608DD224" w14:textId="3B69C9E8" w:rsidR="00486FDF" w:rsidRDefault="00486FDF" w:rsidP="00003F28">
      <w:pPr>
        <w:pStyle w:val="Ttulo1"/>
        <w:spacing w:line="276" w:lineRule="auto"/>
        <w:rPr>
          <w:rFonts w:ascii="Arial" w:hAnsi="Arial" w:cs="Arial"/>
          <w:b/>
          <w:color w:val="auto"/>
          <w:sz w:val="28"/>
          <w:lang w:val="es-MX"/>
        </w:rPr>
      </w:pPr>
    </w:p>
    <w:p w14:paraId="78A45110" w14:textId="4C220AD8" w:rsidR="00486FDF" w:rsidRDefault="00486FDF" w:rsidP="00003F28">
      <w:pPr>
        <w:pStyle w:val="Ttulo1"/>
        <w:spacing w:line="276" w:lineRule="auto"/>
        <w:rPr>
          <w:rFonts w:asciiTheme="minorHAnsi" w:eastAsiaTheme="minorHAnsi" w:hAnsiTheme="minorHAnsi" w:cstheme="minorBidi"/>
          <w:color w:val="auto"/>
          <w:sz w:val="22"/>
          <w:szCs w:val="22"/>
          <w:lang w:val="es-MX"/>
        </w:rPr>
      </w:pPr>
    </w:p>
    <w:p w14:paraId="5106DA4F" w14:textId="0EF1DA60" w:rsidR="00486FDF" w:rsidRDefault="00486FDF" w:rsidP="00486FDF">
      <w:pPr>
        <w:rPr>
          <w:lang w:val="es-MX"/>
        </w:rPr>
      </w:pPr>
    </w:p>
    <w:p w14:paraId="6F5347E6" w14:textId="77777777" w:rsidR="00486FDF" w:rsidRPr="00486FDF" w:rsidRDefault="00486FDF" w:rsidP="00486FDF">
      <w:pPr>
        <w:rPr>
          <w:lang w:val="es-MX"/>
        </w:rPr>
      </w:pPr>
    </w:p>
    <w:p w14:paraId="2E87EDD2" w14:textId="7D3BB7A8" w:rsidR="00C91FE8" w:rsidRPr="00486FDF" w:rsidRDefault="00F53A66" w:rsidP="00486FDF">
      <w:pPr>
        <w:pStyle w:val="Ttulo1"/>
        <w:spacing w:line="360" w:lineRule="auto"/>
        <w:rPr>
          <w:rFonts w:ascii="Arial" w:hAnsi="Arial" w:cs="Arial"/>
          <w:b/>
          <w:color w:val="auto"/>
          <w:sz w:val="28"/>
          <w:lang w:val="es-MX"/>
        </w:rPr>
      </w:pPr>
      <w:bookmarkStart w:id="12" w:name="_Toc530607775"/>
      <w:r w:rsidRPr="00C91FE8">
        <w:rPr>
          <w:rFonts w:ascii="Arial" w:hAnsi="Arial" w:cs="Arial"/>
          <w:b/>
          <w:color w:val="auto"/>
          <w:sz w:val="28"/>
          <w:lang w:val="es-MX"/>
        </w:rPr>
        <w:lastRenderedPageBreak/>
        <w:t>Capitulo lll. Solución propuesta</w:t>
      </w:r>
      <w:bookmarkEnd w:id="12"/>
    </w:p>
    <w:p w14:paraId="2FBB58C6" w14:textId="4F40B36A" w:rsidR="00F53A66" w:rsidRDefault="00F53A66" w:rsidP="00486FDF">
      <w:pPr>
        <w:pStyle w:val="Ttulo2"/>
        <w:spacing w:line="360" w:lineRule="auto"/>
        <w:rPr>
          <w:rFonts w:ascii="Arial" w:hAnsi="Arial" w:cs="Arial"/>
          <w:b/>
          <w:color w:val="auto"/>
          <w:sz w:val="24"/>
          <w:lang w:val="es-MX"/>
        </w:rPr>
      </w:pPr>
      <w:bookmarkStart w:id="13" w:name="_Toc530607776"/>
      <w:r w:rsidRPr="00C91FE8">
        <w:rPr>
          <w:rFonts w:ascii="Arial" w:hAnsi="Arial" w:cs="Arial"/>
          <w:b/>
          <w:color w:val="auto"/>
          <w:sz w:val="24"/>
          <w:lang w:val="es-MX"/>
        </w:rPr>
        <w:t>3.1 Alcances y Limitaciones</w:t>
      </w:r>
      <w:bookmarkEnd w:id="13"/>
    </w:p>
    <w:p w14:paraId="002FBABC" w14:textId="77777777" w:rsidR="00486FDF" w:rsidRPr="00486FDF" w:rsidRDefault="00486FDF" w:rsidP="00486FDF">
      <w:pPr>
        <w:rPr>
          <w:lang w:val="es-MX"/>
        </w:rPr>
      </w:pPr>
    </w:p>
    <w:p w14:paraId="41496258" w14:textId="77777777" w:rsidR="00F53A66" w:rsidRPr="00486FDF" w:rsidRDefault="00F53A66" w:rsidP="00486FDF">
      <w:pPr>
        <w:spacing w:line="360" w:lineRule="auto"/>
        <w:ind w:firstLine="708"/>
        <w:jc w:val="both"/>
        <w:rPr>
          <w:rFonts w:ascii="Arial" w:hAnsi="Arial" w:cs="Arial"/>
          <w:b/>
          <w:lang w:val="es-MX"/>
        </w:rPr>
      </w:pPr>
      <w:r w:rsidRPr="00486FDF">
        <w:rPr>
          <w:rFonts w:ascii="Arial" w:hAnsi="Arial" w:cs="Arial"/>
          <w:b/>
          <w:lang w:val="es-MX"/>
        </w:rPr>
        <w:t>Alcances</w:t>
      </w:r>
    </w:p>
    <w:p w14:paraId="60B25991" w14:textId="46A4F4A0" w:rsidR="00F53A66" w:rsidRPr="00486FDF" w:rsidRDefault="00323428" w:rsidP="00486FDF">
      <w:pPr>
        <w:pStyle w:val="Prrafodelista"/>
        <w:numPr>
          <w:ilvl w:val="0"/>
          <w:numId w:val="1"/>
        </w:numPr>
        <w:spacing w:line="360" w:lineRule="auto"/>
        <w:jc w:val="both"/>
        <w:rPr>
          <w:rFonts w:ascii="Arial" w:hAnsi="Arial" w:cs="Arial"/>
          <w:lang w:val="es-MX"/>
        </w:rPr>
      </w:pPr>
      <w:r>
        <w:rPr>
          <w:rFonts w:ascii="Arial" w:hAnsi="Arial" w:cs="Arial"/>
          <w:lang w:val="es-MX"/>
        </w:rPr>
        <w:t>La plataforma</w:t>
      </w:r>
      <w:r w:rsidR="00F53A66">
        <w:rPr>
          <w:rFonts w:ascii="Arial" w:hAnsi="Arial" w:cs="Arial"/>
          <w:lang w:val="es-MX"/>
        </w:rPr>
        <w:t xml:space="preserve"> web</w:t>
      </w:r>
      <w:r>
        <w:rPr>
          <w:rFonts w:ascii="Arial" w:hAnsi="Arial" w:cs="Arial"/>
          <w:lang w:val="es-MX"/>
        </w:rPr>
        <w:t xml:space="preserve"> PREDEV</w:t>
      </w:r>
      <w:r w:rsidR="00F53A66">
        <w:rPr>
          <w:rFonts w:ascii="Arial" w:hAnsi="Arial" w:cs="Arial"/>
          <w:lang w:val="es-MX"/>
        </w:rPr>
        <w:t xml:space="preserve"> permitirá mostrar estadísticas de índices de discriminación del</w:t>
      </w:r>
      <w:r w:rsidR="004206C0">
        <w:rPr>
          <w:rFonts w:ascii="Arial" w:hAnsi="Arial" w:cs="Arial"/>
          <w:lang w:val="es-MX"/>
        </w:rPr>
        <w:t xml:space="preserve"> estado de Veracruz con base a la “Minería de datos” y </w:t>
      </w:r>
      <w:r w:rsidR="00F53A66">
        <w:rPr>
          <w:rFonts w:ascii="Arial" w:hAnsi="Arial" w:cs="Arial"/>
          <w:lang w:val="es-MX"/>
        </w:rPr>
        <w:t>“análisis de sentimientos”</w:t>
      </w:r>
      <w:r w:rsidR="004206C0">
        <w:rPr>
          <w:rFonts w:ascii="Arial" w:hAnsi="Arial" w:cs="Arial"/>
          <w:lang w:val="es-MX"/>
        </w:rPr>
        <w:t xml:space="preserve"> de usuarios </w:t>
      </w:r>
      <w:r w:rsidR="00F53A66">
        <w:rPr>
          <w:rFonts w:ascii="Arial" w:hAnsi="Arial" w:cs="Arial"/>
          <w:lang w:val="es-MX"/>
        </w:rPr>
        <w:t>de las redes sociales principalmente Facebook y Twitter.</w:t>
      </w:r>
    </w:p>
    <w:p w14:paraId="181A567B" w14:textId="787855CE" w:rsidR="00323428" w:rsidRPr="00486FDF" w:rsidRDefault="00F53A66" w:rsidP="00486FDF">
      <w:pPr>
        <w:pStyle w:val="Prrafodelista"/>
        <w:numPr>
          <w:ilvl w:val="0"/>
          <w:numId w:val="1"/>
        </w:numPr>
        <w:spacing w:line="360" w:lineRule="auto"/>
        <w:jc w:val="both"/>
        <w:rPr>
          <w:rFonts w:ascii="Arial" w:hAnsi="Arial" w:cs="Arial"/>
          <w:lang w:val="es-MX"/>
        </w:rPr>
      </w:pPr>
      <w:r>
        <w:rPr>
          <w:rFonts w:ascii="Arial" w:hAnsi="Arial" w:cs="Arial"/>
          <w:lang w:val="es-MX"/>
        </w:rPr>
        <w:t>El sistema podrá mostrar los índices de discriminación con base a la zona o municipio seleccionado del estado de Veracruz.</w:t>
      </w:r>
    </w:p>
    <w:p w14:paraId="1DDEA7F4" w14:textId="643BDDA5" w:rsidR="00323428" w:rsidRPr="00486FDF" w:rsidRDefault="00F53A66" w:rsidP="00486FDF">
      <w:pPr>
        <w:pStyle w:val="Prrafodelista"/>
        <w:numPr>
          <w:ilvl w:val="0"/>
          <w:numId w:val="1"/>
        </w:numPr>
        <w:spacing w:line="360" w:lineRule="auto"/>
        <w:jc w:val="both"/>
        <w:rPr>
          <w:rFonts w:ascii="Arial" w:hAnsi="Arial" w:cs="Arial"/>
          <w:lang w:val="es-MX"/>
        </w:rPr>
      </w:pPr>
      <w:r>
        <w:rPr>
          <w:rFonts w:ascii="Arial" w:hAnsi="Arial" w:cs="Arial"/>
          <w:lang w:val="es-MX"/>
        </w:rPr>
        <w:t xml:space="preserve"> </w:t>
      </w:r>
      <w:r w:rsidR="00323428">
        <w:rPr>
          <w:rFonts w:ascii="Arial" w:hAnsi="Arial" w:cs="Arial"/>
          <w:lang w:val="es-MX"/>
        </w:rPr>
        <w:t>Cumplir con cada uno de los entregables del proyecto con base a la metodología del proyecto RUP y la metodología de desarrollo SCRUM,</w:t>
      </w:r>
      <w:r w:rsidR="00323428" w:rsidRPr="00323428">
        <w:t xml:space="preserve"> </w:t>
      </w:r>
      <w:r w:rsidR="00323428">
        <w:t xml:space="preserve">y </w:t>
      </w:r>
      <w:r w:rsidR="00323428" w:rsidRPr="00323428">
        <w:rPr>
          <w:rFonts w:ascii="Arial" w:hAnsi="Arial" w:cs="Arial"/>
          <w:lang w:val="es-MX"/>
        </w:rPr>
        <w:t>de tal forma</w:t>
      </w:r>
      <w:r w:rsidR="00323428">
        <w:rPr>
          <w:rFonts w:ascii="Arial" w:hAnsi="Arial" w:cs="Arial"/>
          <w:lang w:val="es-MX"/>
        </w:rPr>
        <w:t xml:space="preserve">, tener el sustento de toda la investigación </w:t>
      </w:r>
      <w:r w:rsidR="004206C0">
        <w:rPr>
          <w:rFonts w:ascii="Arial" w:hAnsi="Arial" w:cs="Arial"/>
          <w:lang w:val="es-MX"/>
        </w:rPr>
        <w:t>realizada por el proyecto y del sistema.</w:t>
      </w:r>
    </w:p>
    <w:p w14:paraId="3F0D8B50" w14:textId="3E3D2181" w:rsidR="00F53A66" w:rsidRDefault="00323428" w:rsidP="00486FDF">
      <w:pPr>
        <w:pStyle w:val="Prrafodelista"/>
        <w:numPr>
          <w:ilvl w:val="0"/>
          <w:numId w:val="1"/>
        </w:numPr>
        <w:spacing w:line="360" w:lineRule="auto"/>
        <w:jc w:val="both"/>
        <w:rPr>
          <w:rFonts w:ascii="Arial" w:hAnsi="Arial" w:cs="Arial"/>
          <w:lang w:val="es-MX"/>
        </w:rPr>
      </w:pPr>
      <w:r>
        <w:rPr>
          <w:rFonts w:ascii="Arial" w:hAnsi="Arial" w:cs="Arial"/>
          <w:lang w:val="es-MX"/>
        </w:rPr>
        <w:t>La aplicación móvil podrá tener conexión con la plataforma web, y de esta forma los usuarios podrán denunciar o realizar una queja con las instituciones correspondientes sobre la discriminación sufrida.</w:t>
      </w:r>
      <w:r w:rsidR="00F53A66" w:rsidRPr="00486FDF">
        <w:rPr>
          <w:rFonts w:ascii="Arial" w:hAnsi="Arial" w:cs="Arial"/>
          <w:lang w:val="es-MX"/>
        </w:rPr>
        <w:t xml:space="preserve"> </w:t>
      </w:r>
    </w:p>
    <w:p w14:paraId="4A3B1F57" w14:textId="77777777" w:rsidR="00486FDF" w:rsidRPr="00486FDF" w:rsidRDefault="00486FDF" w:rsidP="00486FDF">
      <w:pPr>
        <w:spacing w:line="360" w:lineRule="auto"/>
        <w:ind w:left="1068"/>
        <w:jc w:val="both"/>
        <w:rPr>
          <w:rFonts w:ascii="Arial" w:hAnsi="Arial" w:cs="Arial"/>
          <w:lang w:val="es-MX"/>
        </w:rPr>
      </w:pPr>
    </w:p>
    <w:p w14:paraId="05A65FE0" w14:textId="77777777" w:rsidR="00F53A66" w:rsidRPr="00486FDF" w:rsidRDefault="00F53A66" w:rsidP="00486FDF">
      <w:pPr>
        <w:spacing w:line="360" w:lineRule="auto"/>
        <w:ind w:left="708"/>
        <w:jc w:val="both"/>
        <w:rPr>
          <w:rFonts w:ascii="Arial" w:hAnsi="Arial" w:cs="Arial"/>
          <w:b/>
          <w:lang w:val="es-MX"/>
        </w:rPr>
      </w:pPr>
      <w:r w:rsidRPr="00486FDF">
        <w:rPr>
          <w:rFonts w:ascii="Arial" w:hAnsi="Arial" w:cs="Arial"/>
          <w:b/>
          <w:lang w:val="es-MX"/>
        </w:rPr>
        <w:t>Limitaciones</w:t>
      </w:r>
    </w:p>
    <w:p w14:paraId="7B3A05FF" w14:textId="778A5A41" w:rsidR="000A0BF4" w:rsidRPr="00486FDF" w:rsidRDefault="004206C0" w:rsidP="00486FDF">
      <w:pPr>
        <w:pStyle w:val="Prrafodelista"/>
        <w:numPr>
          <w:ilvl w:val="0"/>
          <w:numId w:val="2"/>
        </w:numPr>
        <w:spacing w:line="360" w:lineRule="auto"/>
        <w:jc w:val="both"/>
        <w:rPr>
          <w:rFonts w:ascii="Arial" w:hAnsi="Arial" w:cs="Arial"/>
          <w:lang w:val="es-MX"/>
        </w:rPr>
      </w:pPr>
      <w:r>
        <w:rPr>
          <w:rFonts w:ascii="Arial" w:hAnsi="Arial" w:cs="Arial"/>
          <w:lang w:val="es-MX"/>
        </w:rPr>
        <w:t>La plataforma</w:t>
      </w:r>
      <w:r w:rsidR="00F53A66">
        <w:rPr>
          <w:rFonts w:ascii="Arial" w:hAnsi="Arial" w:cs="Arial"/>
          <w:lang w:val="es-MX"/>
        </w:rPr>
        <w:t xml:space="preserve"> web PREDEV solo podrá </w:t>
      </w:r>
      <w:r>
        <w:rPr>
          <w:rFonts w:ascii="Arial" w:hAnsi="Arial" w:cs="Arial"/>
          <w:lang w:val="es-MX"/>
        </w:rPr>
        <w:t>realizar la “Minería de datos” y “Análisis de sentimientos”</w:t>
      </w:r>
      <w:r w:rsidR="00F53A66">
        <w:rPr>
          <w:rFonts w:ascii="Arial" w:hAnsi="Arial" w:cs="Arial"/>
          <w:lang w:val="es-MX"/>
        </w:rPr>
        <w:t xml:space="preserve"> de publicaciones o comentarios de las redes sociales; Facebook y Twitter.</w:t>
      </w:r>
    </w:p>
    <w:p w14:paraId="6824739C" w14:textId="444FA36B" w:rsidR="000A0BF4" w:rsidRPr="00486FDF" w:rsidRDefault="000A0BF4" w:rsidP="00486FDF">
      <w:pPr>
        <w:pStyle w:val="Prrafodelista"/>
        <w:numPr>
          <w:ilvl w:val="0"/>
          <w:numId w:val="2"/>
        </w:numPr>
        <w:spacing w:line="360" w:lineRule="auto"/>
        <w:jc w:val="both"/>
        <w:rPr>
          <w:rFonts w:ascii="Arial" w:hAnsi="Arial" w:cs="Arial"/>
          <w:lang w:val="es-MX"/>
        </w:rPr>
      </w:pPr>
      <w:r>
        <w:rPr>
          <w:rFonts w:ascii="Arial" w:hAnsi="Arial" w:cs="Arial"/>
          <w:lang w:val="es-MX"/>
        </w:rPr>
        <w:t xml:space="preserve">Este sistema solo se llevará a cabo en su primera versión a la implementación para el análisis de índices de discriminación únicamente en el estado de Veracruz. </w:t>
      </w:r>
    </w:p>
    <w:p w14:paraId="597428C6" w14:textId="77777777" w:rsidR="004206C0" w:rsidRDefault="000A0BF4" w:rsidP="00486FDF">
      <w:pPr>
        <w:pStyle w:val="Prrafodelista"/>
        <w:numPr>
          <w:ilvl w:val="0"/>
          <w:numId w:val="2"/>
        </w:numPr>
        <w:spacing w:line="360" w:lineRule="auto"/>
        <w:jc w:val="both"/>
        <w:rPr>
          <w:rFonts w:ascii="Arial" w:hAnsi="Arial" w:cs="Arial"/>
          <w:lang w:val="es-MX"/>
        </w:rPr>
      </w:pPr>
      <w:r w:rsidRPr="004206C0">
        <w:rPr>
          <w:rFonts w:ascii="Arial" w:hAnsi="Arial" w:cs="Arial"/>
          <w:lang w:val="es-MX"/>
        </w:rPr>
        <w:t>Si el sitio web no fuese implementado o utilizado ya sea por una dependencia de gobierno o alguna otra institución enfocadas en la discriminación entonces al sistema podría dificultarse a la realización de mejoras efectivas, ya que mediante su uso por parte de alguna organización especializada podrían identificarse exactamente cuáles son las necesidades a cubrir y mejorar en el sistema, para que de esta manera sirva de verdadero apoyo contra la discriminación.</w:t>
      </w:r>
    </w:p>
    <w:p w14:paraId="1FBE1501" w14:textId="77777777" w:rsidR="00C91FE8" w:rsidRPr="00F53A66" w:rsidRDefault="00C91FE8" w:rsidP="00003F28">
      <w:pPr>
        <w:spacing w:line="276" w:lineRule="auto"/>
        <w:jc w:val="both"/>
        <w:rPr>
          <w:rFonts w:ascii="Arial" w:hAnsi="Arial" w:cs="Arial"/>
          <w:lang w:val="es-MX"/>
        </w:rPr>
      </w:pPr>
    </w:p>
    <w:p w14:paraId="5A388241" w14:textId="77777777" w:rsidR="007245A2" w:rsidRDefault="00F53A66" w:rsidP="00003F28">
      <w:pPr>
        <w:pStyle w:val="Ttulo2"/>
        <w:spacing w:line="276" w:lineRule="auto"/>
        <w:rPr>
          <w:rFonts w:ascii="Arial" w:hAnsi="Arial" w:cs="Arial"/>
          <w:b/>
          <w:color w:val="auto"/>
          <w:sz w:val="24"/>
          <w:lang w:val="es-MX"/>
        </w:rPr>
      </w:pPr>
      <w:bookmarkStart w:id="14" w:name="_Toc530607777"/>
      <w:r w:rsidRPr="00C91FE8">
        <w:rPr>
          <w:rFonts w:ascii="Arial" w:hAnsi="Arial" w:cs="Arial"/>
          <w:b/>
          <w:color w:val="auto"/>
          <w:sz w:val="24"/>
          <w:lang w:val="es-MX"/>
        </w:rPr>
        <w:lastRenderedPageBreak/>
        <w:t>3.2 Organización (Planeación)</w:t>
      </w:r>
      <w:bookmarkEnd w:id="14"/>
    </w:p>
    <w:p w14:paraId="44E9EEF9" w14:textId="77777777" w:rsidR="004D3BA2" w:rsidRPr="004D3BA2" w:rsidRDefault="004D3BA2" w:rsidP="00003F28">
      <w:pPr>
        <w:spacing w:line="276" w:lineRule="auto"/>
        <w:rPr>
          <w:lang w:val="es-MX"/>
        </w:rPr>
      </w:pPr>
    </w:p>
    <w:p w14:paraId="5D81ADDB" w14:textId="77777777" w:rsidR="004D3BA2" w:rsidRDefault="00BF4D98" w:rsidP="00003F28">
      <w:pPr>
        <w:spacing w:line="276" w:lineRule="auto"/>
        <w:jc w:val="both"/>
        <w:rPr>
          <w:rFonts w:ascii="Arial" w:hAnsi="Arial" w:cs="Arial"/>
          <w:lang w:val="es-MX"/>
        </w:rPr>
      </w:pPr>
      <w:hyperlink r:id="rId11" w:history="1">
        <w:r w:rsidR="004D3BA2" w:rsidRPr="004D3BA2">
          <w:rPr>
            <w:rStyle w:val="Hipervnculo"/>
            <w:rFonts w:ascii="Arial" w:hAnsi="Arial" w:cs="Arial"/>
            <w:color w:val="auto"/>
            <w:lang w:val="es-MX"/>
          </w:rPr>
          <w:t>Diagrama de Gantt PREDEV</w:t>
        </w:r>
      </w:hyperlink>
    </w:p>
    <w:p w14:paraId="52F79DDF" w14:textId="71E8BFE5" w:rsidR="004D3BA2" w:rsidRDefault="004D3BA2" w:rsidP="00003F28">
      <w:pPr>
        <w:spacing w:line="276" w:lineRule="auto"/>
        <w:jc w:val="both"/>
        <w:rPr>
          <w:rFonts w:ascii="Arial" w:hAnsi="Arial" w:cs="Arial"/>
          <w:lang w:val="es-MX"/>
        </w:rPr>
      </w:pPr>
    </w:p>
    <w:p w14:paraId="09169E12" w14:textId="43BABEFA" w:rsidR="00486FDF" w:rsidRDefault="00486FDF" w:rsidP="00003F28">
      <w:pPr>
        <w:spacing w:line="276" w:lineRule="auto"/>
        <w:jc w:val="both"/>
        <w:rPr>
          <w:rFonts w:ascii="Arial" w:hAnsi="Arial" w:cs="Arial"/>
          <w:lang w:val="es-MX"/>
        </w:rPr>
      </w:pPr>
    </w:p>
    <w:p w14:paraId="6E3D5DA0" w14:textId="751AF7A0" w:rsidR="00486FDF" w:rsidRDefault="00486FDF" w:rsidP="00003F28">
      <w:pPr>
        <w:spacing w:line="276" w:lineRule="auto"/>
        <w:jc w:val="both"/>
        <w:rPr>
          <w:rFonts w:ascii="Arial" w:hAnsi="Arial" w:cs="Arial"/>
          <w:lang w:val="es-MX"/>
        </w:rPr>
      </w:pPr>
    </w:p>
    <w:p w14:paraId="269AB4E1" w14:textId="3394EEEA" w:rsidR="00486FDF" w:rsidRDefault="00486FDF" w:rsidP="00003F28">
      <w:pPr>
        <w:spacing w:line="276" w:lineRule="auto"/>
        <w:jc w:val="both"/>
        <w:rPr>
          <w:rFonts w:ascii="Arial" w:hAnsi="Arial" w:cs="Arial"/>
          <w:lang w:val="es-MX"/>
        </w:rPr>
      </w:pPr>
    </w:p>
    <w:p w14:paraId="739E6843" w14:textId="194F8BC9" w:rsidR="00486FDF" w:rsidRDefault="00486FDF" w:rsidP="00003F28">
      <w:pPr>
        <w:spacing w:line="276" w:lineRule="auto"/>
        <w:jc w:val="both"/>
        <w:rPr>
          <w:rFonts w:ascii="Arial" w:hAnsi="Arial" w:cs="Arial"/>
          <w:lang w:val="es-MX"/>
        </w:rPr>
      </w:pPr>
    </w:p>
    <w:p w14:paraId="1BB26248" w14:textId="32C73880" w:rsidR="00486FDF" w:rsidRDefault="00486FDF" w:rsidP="00003F28">
      <w:pPr>
        <w:spacing w:line="276" w:lineRule="auto"/>
        <w:jc w:val="both"/>
        <w:rPr>
          <w:rFonts w:ascii="Arial" w:hAnsi="Arial" w:cs="Arial"/>
          <w:lang w:val="es-MX"/>
        </w:rPr>
      </w:pPr>
    </w:p>
    <w:p w14:paraId="1FCF630A" w14:textId="0A26DAEF" w:rsidR="00486FDF" w:rsidRDefault="00486FDF" w:rsidP="00003F28">
      <w:pPr>
        <w:spacing w:line="276" w:lineRule="auto"/>
        <w:jc w:val="both"/>
        <w:rPr>
          <w:rFonts w:ascii="Arial" w:hAnsi="Arial" w:cs="Arial"/>
          <w:lang w:val="es-MX"/>
        </w:rPr>
      </w:pPr>
    </w:p>
    <w:p w14:paraId="0FA9A6F2" w14:textId="137D37CB" w:rsidR="00486FDF" w:rsidRDefault="00486FDF" w:rsidP="00003F28">
      <w:pPr>
        <w:spacing w:line="276" w:lineRule="auto"/>
        <w:jc w:val="both"/>
        <w:rPr>
          <w:rFonts w:ascii="Arial" w:hAnsi="Arial" w:cs="Arial"/>
          <w:lang w:val="es-MX"/>
        </w:rPr>
      </w:pPr>
    </w:p>
    <w:p w14:paraId="45D22EFA" w14:textId="32520EE2" w:rsidR="00486FDF" w:rsidRDefault="00486FDF" w:rsidP="00003F28">
      <w:pPr>
        <w:spacing w:line="276" w:lineRule="auto"/>
        <w:jc w:val="both"/>
        <w:rPr>
          <w:rFonts w:ascii="Arial" w:hAnsi="Arial" w:cs="Arial"/>
          <w:lang w:val="es-MX"/>
        </w:rPr>
      </w:pPr>
    </w:p>
    <w:p w14:paraId="1111AF73" w14:textId="5FBA06EE" w:rsidR="00486FDF" w:rsidRDefault="00486FDF" w:rsidP="00003F28">
      <w:pPr>
        <w:spacing w:line="276" w:lineRule="auto"/>
        <w:jc w:val="both"/>
        <w:rPr>
          <w:rFonts w:ascii="Arial" w:hAnsi="Arial" w:cs="Arial"/>
          <w:lang w:val="es-MX"/>
        </w:rPr>
      </w:pPr>
    </w:p>
    <w:p w14:paraId="7EA8C015" w14:textId="0B1B4428" w:rsidR="00486FDF" w:rsidRDefault="00486FDF" w:rsidP="00003F28">
      <w:pPr>
        <w:spacing w:line="276" w:lineRule="auto"/>
        <w:jc w:val="both"/>
        <w:rPr>
          <w:rFonts w:ascii="Arial" w:hAnsi="Arial" w:cs="Arial"/>
          <w:lang w:val="es-MX"/>
        </w:rPr>
      </w:pPr>
    </w:p>
    <w:p w14:paraId="30127A3D" w14:textId="4C5D6063" w:rsidR="00486FDF" w:rsidRDefault="00486FDF" w:rsidP="00003F28">
      <w:pPr>
        <w:spacing w:line="276" w:lineRule="auto"/>
        <w:jc w:val="both"/>
        <w:rPr>
          <w:rFonts w:ascii="Arial" w:hAnsi="Arial" w:cs="Arial"/>
          <w:lang w:val="es-MX"/>
        </w:rPr>
      </w:pPr>
    </w:p>
    <w:p w14:paraId="354789F6" w14:textId="76758ACE" w:rsidR="00486FDF" w:rsidRDefault="00486FDF" w:rsidP="00003F28">
      <w:pPr>
        <w:spacing w:line="276" w:lineRule="auto"/>
        <w:jc w:val="both"/>
        <w:rPr>
          <w:rFonts w:ascii="Arial" w:hAnsi="Arial" w:cs="Arial"/>
          <w:lang w:val="es-MX"/>
        </w:rPr>
      </w:pPr>
    </w:p>
    <w:p w14:paraId="165AF919" w14:textId="42AF4531" w:rsidR="00486FDF" w:rsidRDefault="00486FDF" w:rsidP="00003F28">
      <w:pPr>
        <w:spacing w:line="276" w:lineRule="auto"/>
        <w:jc w:val="both"/>
        <w:rPr>
          <w:rFonts w:ascii="Arial" w:hAnsi="Arial" w:cs="Arial"/>
          <w:lang w:val="es-MX"/>
        </w:rPr>
      </w:pPr>
    </w:p>
    <w:p w14:paraId="58FE50F3" w14:textId="4A507F88" w:rsidR="00486FDF" w:rsidRDefault="00486FDF" w:rsidP="00003F28">
      <w:pPr>
        <w:spacing w:line="276" w:lineRule="auto"/>
        <w:jc w:val="both"/>
        <w:rPr>
          <w:rFonts w:ascii="Arial" w:hAnsi="Arial" w:cs="Arial"/>
          <w:lang w:val="es-MX"/>
        </w:rPr>
      </w:pPr>
    </w:p>
    <w:p w14:paraId="0D396212" w14:textId="340E452C" w:rsidR="00486FDF" w:rsidRDefault="00486FDF" w:rsidP="00003F28">
      <w:pPr>
        <w:spacing w:line="276" w:lineRule="auto"/>
        <w:jc w:val="both"/>
        <w:rPr>
          <w:rFonts w:ascii="Arial" w:hAnsi="Arial" w:cs="Arial"/>
          <w:lang w:val="es-MX"/>
        </w:rPr>
      </w:pPr>
    </w:p>
    <w:p w14:paraId="228080F4" w14:textId="4E59CCA7" w:rsidR="00486FDF" w:rsidRDefault="00486FDF" w:rsidP="00003F28">
      <w:pPr>
        <w:spacing w:line="276" w:lineRule="auto"/>
        <w:jc w:val="both"/>
        <w:rPr>
          <w:rFonts w:ascii="Arial" w:hAnsi="Arial" w:cs="Arial"/>
          <w:lang w:val="es-MX"/>
        </w:rPr>
      </w:pPr>
    </w:p>
    <w:p w14:paraId="660CF9BC" w14:textId="36D222A3" w:rsidR="00486FDF" w:rsidRDefault="00486FDF" w:rsidP="00003F28">
      <w:pPr>
        <w:spacing w:line="276" w:lineRule="auto"/>
        <w:jc w:val="both"/>
        <w:rPr>
          <w:rFonts w:ascii="Arial" w:hAnsi="Arial" w:cs="Arial"/>
          <w:lang w:val="es-MX"/>
        </w:rPr>
      </w:pPr>
    </w:p>
    <w:p w14:paraId="3687A22E" w14:textId="74A903EA" w:rsidR="00486FDF" w:rsidRDefault="00486FDF" w:rsidP="00003F28">
      <w:pPr>
        <w:spacing w:line="276" w:lineRule="auto"/>
        <w:jc w:val="both"/>
        <w:rPr>
          <w:rFonts w:ascii="Arial" w:hAnsi="Arial" w:cs="Arial"/>
          <w:lang w:val="es-MX"/>
        </w:rPr>
      </w:pPr>
    </w:p>
    <w:p w14:paraId="13080BAA" w14:textId="353BAB2F" w:rsidR="00486FDF" w:rsidRDefault="00486FDF" w:rsidP="00003F28">
      <w:pPr>
        <w:spacing w:line="276" w:lineRule="auto"/>
        <w:jc w:val="both"/>
        <w:rPr>
          <w:rFonts w:ascii="Arial" w:hAnsi="Arial" w:cs="Arial"/>
          <w:lang w:val="es-MX"/>
        </w:rPr>
      </w:pPr>
    </w:p>
    <w:p w14:paraId="4D22F59A" w14:textId="6ED94871" w:rsidR="00486FDF" w:rsidRDefault="00486FDF" w:rsidP="00003F28">
      <w:pPr>
        <w:spacing w:line="276" w:lineRule="auto"/>
        <w:jc w:val="both"/>
        <w:rPr>
          <w:rFonts w:ascii="Arial" w:hAnsi="Arial" w:cs="Arial"/>
          <w:lang w:val="es-MX"/>
        </w:rPr>
      </w:pPr>
    </w:p>
    <w:p w14:paraId="20BCF756" w14:textId="5BE56B61" w:rsidR="00486FDF" w:rsidRDefault="00486FDF" w:rsidP="00003F28">
      <w:pPr>
        <w:spacing w:line="276" w:lineRule="auto"/>
        <w:jc w:val="both"/>
        <w:rPr>
          <w:rFonts w:ascii="Arial" w:hAnsi="Arial" w:cs="Arial"/>
          <w:lang w:val="es-MX"/>
        </w:rPr>
      </w:pPr>
    </w:p>
    <w:p w14:paraId="0B555EC7" w14:textId="001F23A8" w:rsidR="00486FDF" w:rsidRDefault="00486FDF" w:rsidP="00003F28">
      <w:pPr>
        <w:spacing w:line="276" w:lineRule="auto"/>
        <w:jc w:val="both"/>
        <w:rPr>
          <w:rFonts w:ascii="Arial" w:hAnsi="Arial" w:cs="Arial"/>
          <w:lang w:val="es-MX"/>
        </w:rPr>
      </w:pPr>
    </w:p>
    <w:p w14:paraId="45A7835A" w14:textId="23EE61C4" w:rsidR="00486FDF" w:rsidRDefault="00486FDF" w:rsidP="00003F28">
      <w:pPr>
        <w:spacing w:line="276" w:lineRule="auto"/>
        <w:jc w:val="both"/>
        <w:rPr>
          <w:rFonts w:ascii="Arial" w:hAnsi="Arial" w:cs="Arial"/>
          <w:lang w:val="es-MX"/>
        </w:rPr>
      </w:pPr>
    </w:p>
    <w:p w14:paraId="0B296AA8" w14:textId="4BF682FE" w:rsidR="00486FDF" w:rsidRDefault="00486FDF" w:rsidP="00003F28">
      <w:pPr>
        <w:spacing w:line="276" w:lineRule="auto"/>
        <w:jc w:val="both"/>
        <w:rPr>
          <w:rFonts w:ascii="Arial" w:hAnsi="Arial" w:cs="Arial"/>
          <w:lang w:val="es-MX"/>
        </w:rPr>
      </w:pPr>
    </w:p>
    <w:p w14:paraId="4B0C3A97" w14:textId="46F594FF" w:rsidR="00486FDF" w:rsidRDefault="00486FDF" w:rsidP="00003F28">
      <w:pPr>
        <w:spacing w:line="276" w:lineRule="auto"/>
        <w:jc w:val="both"/>
        <w:rPr>
          <w:rFonts w:ascii="Arial" w:hAnsi="Arial" w:cs="Arial"/>
          <w:lang w:val="es-MX"/>
        </w:rPr>
      </w:pPr>
    </w:p>
    <w:p w14:paraId="7BEDA3E5" w14:textId="77777777" w:rsidR="00486FDF" w:rsidRPr="00486FDF" w:rsidRDefault="00486FDF" w:rsidP="00486FDF">
      <w:pPr>
        <w:rPr>
          <w:lang w:val="es-MX"/>
        </w:rPr>
      </w:pPr>
    </w:p>
    <w:p w14:paraId="79363113" w14:textId="409EF05D" w:rsidR="00486FDF" w:rsidRDefault="00F53A66" w:rsidP="00745634">
      <w:pPr>
        <w:pStyle w:val="Ttulo2"/>
        <w:spacing w:line="360" w:lineRule="auto"/>
        <w:rPr>
          <w:rFonts w:ascii="Arial" w:hAnsi="Arial" w:cs="Arial"/>
          <w:b/>
          <w:color w:val="auto"/>
          <w:sz w:val="24"/>
          <w:lang w:val="es-MX"/>
        </w:rPr>
      </w:pPr>
      <w:bookmarkStart w:id="15" w:name="_Toc530607778"/>
      <w:r w:rsidRPr="00C91FE8">
        <w:rPr>
          <w:rFonts w:ascii="Arial" w:hAnsi="Arial" w:cs="Arial"/>
          <w:b/>
          <w:color w:val="auto"/>
          <w:sz w:val="24"/>
          <w:lang w:val="es-MX"/>
        </w:rPr>
        <w:lastRenderedPageBreak/>
        <w:t>3.3 Supuestos</w:t>
      </w:r>
      <w:bookmarkEnd w:id="15"/>
    </w:p>
    <w:p w14:paraId="2C77E672" w14:textId="77777777" w:rsidR="00260B66" w:rsidRPr="00260B66" w:rsidRDefault="00260B66" w:rsidP="00260B66">
      <w:pPr>
        <w:rPr>
          <w:lang w:val="es-MX"/>
        </w:rPr>
      </w:pPr>
    </w:p>
    <w:p w14:paraId="1DDF0689" w14:textId="77777777" w:rsidR="003A51ED" w:rsidRDefault="007245A2" w:rsidP="008F2DD1">
      <w:pPr>
        <w:spacing w:line="360" w:lineRule="auto"/>
        <w:jc w:val="both"/>
        <w:rPr>
          <w:rFonts w:ascii="Arial" w:hAnsi="Arial" w:cs="Arial"/>
          <w:lang w:val="es-MX"/>
        </w:rPr>
      </w:pPr>
      <w:r>
        <w:rPr>
          <w:rFonts w:ascii="Arial" w:hAnsi="Arial" w:cs="Arial"/>
          <w:lang w:val="es-MX"/>
        </w:rPr>
        <w:t>A continuación</w:t>
      </w:r>
      <w:r w:rsidR="003A51ED">
        <w:rPr>
          <w:rFonts w:ascii="Arial" w:hAnsi="Arial" w:cs="Arial"/>
          <w:lang w:val="es-MX"/>
        </w:rPr>
        <w:t>, se hace mención de los supuestos del proyecto los cuales nos permitirán continuar con el trabajo del proyecto, dicho de mejor manera un supuesto; “</w:t>
      </w:r>
      <w:r w:rsidR="003A51ED" w:rsidRPr="003A51ED">
        <w:rPr>
          <w:rFonts w:ascii="Arial" w:hAnsi="Arial" w:cs="Arial"/>
          <w:lang w:val="es-MX"/>
        </w:rPr>
        <w:t>es algo que establecemos como verdadero con el propósito de permitirnos continuar con nuestro trabajo de proyecto</w:t>
      </w:r>
      <w:r w:rsidR="003A51ED">
        <w:rPr>
          <w:rFonts w:ascii="Arial" w:hAnsi="Arial" w:cs="Arial"/>
          <w:lang w:val="es-MX"/>
        </w:rPr>
        <w:t xml:space="preserve">, </w:t>
      </w:r>
      <w:r w:rsidR="003A51ED" w:rsidRPr="003A51ED">
        <w:rPr>
          <w:rFonts w:ascii="Arial" w:hAnsi="Arial" w:cs="Arial"/>
          <w:lang w:val="es-MX"/>
        </w:rPr>
        <w:t>En un sentido general, podemos decir que, si una suposición resulta ser cierta, en</w:t>
      </w:r>
      <w:r w:rsidR="003A51ED">
        <w:rPr>
          <w:rFonts w:ascii="Arial" w:hAnsi="Arial" w:cs="Arial"/>
          <w:lang w:val="es-MX"/>
        </w:rPr>
        <w:t xml:space="preserve">tonces el proyecto se beneficia. </w:t>
      </w:r>
      <w:r w:rsidR="003A51ED" w:rsidRPr="003A51ED">
        <w:rPr>
          <w:rFonts w:ascii="Arial" w:hAnsi="Arial" w:cs="Arial"/>
          <w:lang w:val="es-MX"/>
        </w:rPr>
        <w:t>Si una suposición resulta ser falsa, entonces el proyecto sufrirá.</w:t>
      </w:r>
      <w:r w:rsidR="003A51ED">
        <w:rPr>
          <w:rFonts w:ascii="Arial" w:hAnsi="Arial" w:cs="Arial"/>
          <w:lang w:val="es-MX"/>
        </w:rPr>
        <w:t xml:space="preserve">” </w:t>
      </w:r>
      <w:r w:rsidR="000271DE">
        <w:rPr>
          <w:rFonts w:ascii="Arial" w:hAnsi="Arial" w:cs="Arial"/>
          <w:lang w:val="es-MX"/>
        </w:rPr>
        <w:fldChar w:fldCharType="begin" w:fldLock="1"/>
      </w:r>
      <w:r w:rsidR="000271DE">
        <w:rPr>
          <w:rFonts w:ascii="Arial" w:hAnsi="Arial" w:cs="Arial"/>
          <w:lang w:val="es-MX"/>
        </w:rPr>
        <w:instrText>ADDIN CSL_CITATION {"citationItems":[{"id":"ITEM-1","itemData":{"URL":"https://expertprogrammanagement.com/2010/10/project-assumptions/","accessed":{"date-parts":[["2018","11","21"]]},"id":"ITEM-1","issued":{"date-parts":[["0"]]},"title":"Supuestos del proyecto - Gestión de programas expertos","type":"webpage"},"uris":["http://www.mendeley.com/documents/?uuid=2abfa091-f46d-332c-85d9-69fbefa9b658"]}],"mendeley":{"formattedCitation":"(“Supuestos del proyecto - Gestión de programas expertos,” n.d.)","plainTextFormattedCitation":"(“Supuestos del proyecto - Gestión de programas expertos,” n.d.)","previouslyFormattedCitation":"(“Supuestos del proyecto - Gestión de programas expertos,” n.d.)"},"properties":{"noteIndex":0},"schema":"https://github.com/citation-style-language/schema/raw/master/csl-citation.json"}</w:instrText>
      </w:r>
      <w:r w:rsidR="000271DE">
        <w:rPr>
          <w:rFonts w:ascii="Arial" w:hAnsi="Arial" w:cs="Arial"/>
          <w:lang w:val="es-MX"/>
        </w:rPr>
        <w:fldChar w:fldCharType="separate"/>
      </w:r>
      <w:r w:rsidR="000271DE" w:rsidRPr="000271DE">
        <w:rPr>
          <w:rFonts w:ascii="Arial" w:hAnsi="Arial" w:cs="Arial"/>
          <w:noProof/>
          <w:lang w:val="es-MX"/>
        </w:rPr>
        <w:t>(“Supuestos del proyecto - Gestión de programas expertos,” n.d.)</w:t>
      </w:r>
      <w:r w:rsidR="000271DE">
        <w:rPr>
          <w:rFonts w:ascii="Arial" w:hAnsi="Arial" w:cs="Arial"/>
          <w:lang w:val="es-MX"/>
        </w:rPr>
        <w:fldChar w:fldCharType="end"/>
      </w:r>
      <w:r w:rsidR="000271DE">
        <w:rPr>
          <w:rFonts w:ascii="Arial" w:hAnsi="Arial" w:cs="Arial"/>
          <w:lang w:val="es-MX"/>
        </w:rPr>
        <w:t xml:space="preserve">, es por ello que se presentan los siguientes: </w:t>
      </w:r>
    </w:p>
    <w:p w14:paraId="100A84F9" w14:textId="03B6FEBC" w:rsidR="007245A2" w:rsidRDefault="007245A2" w:rsidP="008F2DD1">
      <w:pPr>
        <w:pStyle w:val="Prrafodelista"/>
        <w:numPr>
          <w:ilvl w:val="0"/>
          <w:numId w:val="3"/>
        </w:numPr>
        <w:spacing w:line="360" w:lineRule="auto"/>
        <w:ind w:left="1068"/>
        <w:jc w:val="both"/>
        <w:rPr>
          <w:rFonts w:ascii="Arial" w:hAnsi="Arial" w:cs="Arial"/>
          <w:lang w:val="es-MX"/>
        </w:rPr>
      </w:pPr>
      <w:r w:rsidRPr="000271DE">
        <w:rPr>
          <w:rFonts w:ascii="Arial" w:hAnsi="Arial" w:cs="Arial"/>
          <w:lang w:val="es-MX"/>
        </w:rPr>
        <w:t>Los miembros del equipo de desarrollo, analizaran e investigaran la forma en q</w:t>
      </w:r>
      <w:r w:rsidR="000271DE" w:rsidRPr="000271DE">
        <w:rPr>
          <w:rFonts w:ascii="Arial" w:hAnsi="Arial" w:cs="Arial"/>
          <w:lang w:val="es-MX"/>
        </w:rPr>
        <w:t>u</w:t>
      </w:r>
      <w:r w:rsidRPr="000271DE">
        <w:rPr>
          <w:rFonts w:ascii="Arial" w:hAnsi="Arial" w:cs="Arial"/>
          <w:lang w:val="es-MX"/>
        </w:rPr>
        <w:t xml:space="preserve">e la plataforma web y </w:t>
      </w:r>
      <w:r w:rsidR="000271DE">
        <w:rPr>
          <w:rFonts w:ascii="Arial" w:hAnsi="Arial" w:cs="Arial"/>
          <w:lang w:val="es-MX"/>
        </w:rPr>
        <w:t>las A</w:t>
      </w:r>
      <w:r w:rsidR="00486FDF">
        <w:rPr>
          <w:rFonts w:ascii="Arial" w:hAnsi="Arial" w:cs="Arial"/>
          <w:lang w:val="es-MX"/>
        </w:rPr>
        <w:t>PIS</w:t>
      </w:r>
      <w:r w:rsidRPr="000271DE">
        <w:rPr>
          <w:rFonts w:ascii="Arial" w:hAnsi="Arial" w:cs="Arial"/>
          <w:lang w:val="es-MX"/>
        </w:rPr>
        <w:t xml:space="preserve"> de Facebook y Twitter se conectarán para, de esta manera poder realizar la “Minería de datos” y “Análisis de sentimientos” de estas redes sociales con los cuales se alimentará la plataforma web de los índices de discriminación en el estado de Veracruz</w:t>
      </w:r>
      <w:r w:rsidR="000271DE">
        <w:rPr>
          <w:rFonts w:ascii="Arial" w:hAnsi="Arial" w:cs="Arial"/>
          <w:lang w:val="es-MX"/>
        </w:rPr>
        <w:t>.</w:t>
      </w:r>
    </w:p>
    <w:p w14:paraId="7E9BF7B4" w14:textId="77777777" w:rsidR="00265BF4" w:rsidRDefault="00265BF4" w:rsidP="008F2DD1">
      <w:pPr>
        <w:pStyle w:val="Prrafodelista"/>
        <w:spacing w:line="360" w:lineRule="auto"/>
        <w:ind w:left="1068"/>
        <w:jc w:val="both"/>
        <w:rPr>
          <w:rFonts w:ascii="Arial" w:hAnsi="Arial" w:cs="Arial"/>
          <w:lang w:val="es-MX"/>
        </w:rPr>
      </w:pPr>
    </w:p>
    <w:p w14:paraId="407ABDE2" w14:textId="77777777" w:rsidR="000271DE" w:rsidRDefault="000271DE" w:rsidP="008F2DD1">
      <w:pPr>
        <w:pStyle w:val="Prrafodelista"/>
        <w:numPr>
          <w:ilvl w:val="0"/>
          <w:numId w:val="3"/>
        </w:numPr>
        <w:spacing w:line="360" w:lineRule="auto"/>
        <w:ind w:left="1068"/>
        <w:jc w:val="both"/>
        <w:rPr>
          <w:rFonts w:ascii="Arial" w:hAnsi="Arial" w:cs="Arial"/>
          <w:lang w:val="es-MX"/>
        </w:rPr>
      </w:pPr>
      <w:r>
        <w:rPr>
          <w:rFonts w:ascii="Arial" w:hAnsi="Arial" w:cs="Arial"/>
          <w:lang w:val="es-MX"/>
        </w:rPr>
        <w:t xml:space="preserve">Se </w:t>
      </w:r>
      <w:r w:rsidR="00265BF4">
        <w:rPr>
          <w:rFonts w:ascii="Arial" w:hAnsi="Arial" w:cs="Arial"/>
          <w:lang w:val="es-MX"/>
        </w:rPr>
        <w:t>lleva a cabo la conexión entre la aplicación móvil con la plataforma web PREDEV para alimentarse los datos estadísticos de la plataforma web.</w:t>
      </w:r>
    </w:p>
    <w:p w14:paraId="3FD36CEE" w14:textId="77777777" w:rsidR="00265BF4" w:rsidRPr="00265BF4" w:rsidRDefault="00265BF4" w:rsidP="008F2DD1">
      <w:pPr>
        <w:pStyle w:val="Prrafodelista"/>
        <w:spacing w:line="360" w:lineRule="auto"/>
        <w:ind w:left="360"/>
        <w:jc w:val="both"/>
        <w:rPr>
          <w:rFonts w:ascii="Arial" w:hAnsi="Arial" w:cs="Arial"/>
          <w:lang w:val="es-MX"/>
        </w:rPr>
      </w:pPr>
    </w:p>
    <w:p w14:paraId="2D06BA88" w14:textId="77777777" w:rsidR="00265BF4" w:rsidRDefault="00265BF4" w:rsidP="008F2DD1">
      <w:pPr>
        <w:pStyle w:val="Prrafodelista"/>
        <w:numPr>
          <w:ilvl w:val="0"/>
          <w:numId w:val="3"/>
        </w:numPr>
        <w:spacing w:line="360" w:lineRule="auto"/>
        <w:ind w:left="1068"/>
        <w:jc w:val="both"/>
        <w:rPr>
          <w:rFonts w:ascii="Arial" w:hAnsi="Arial" w:cs="Arial"/>
          <w:lang w:val="es-MX"/>
        </w:rPr>
      </w:pPr>
      <w:r>
        <w:rPr>
          <w:rFonts w:ascii="Arial" w:hAnsi="Arial" w:cs="Arial"/>
          <w:lang w:val="es-MX"/>
        </w:rPr>
        <w:t>Los miembros del equipo de desarrollo trabajan en conjunto y en constante comunicación para entregar en tiempo y forma cada uno de los entregables de cada fase del proyecto.</w:t>
      </w:r>
    </w:p>
    <w:p w14:paraId="762EC599" w14:textId="77777777" w:rsidR="00265BF4" w:rsidRPr="00265BF4" w:rsidRDefault="00265BF4" w:rsidP="008F2DD1">
      <w:pPr>
        <w:pStyle w:val="Prrafodelista"/>
        <w:spacing w:line="360" w:lineRule="auto"/>
        <w:ind w:left="360"/>
        <w:jc w:val="both"/>
        <w:rPr>
          <w:rFonts w:ascii="Arial" w:hAnsi="Arial" w:cs="Arial"/>
          <w:lang w:val="es-MX"/>
        </w:rPr>
      </w:pPr>
    </w:p>
    <w:p w14:paraId="7B5F88BF" w14:textId="77777777" w:rsidR="00265BF4" w:rsidRDefault="00265BF4" w:rsidP="008F2DD1">
      <w:pPr>
        <w:pStyle w:val="Prrafodelista"/>
        <w:numPr>
          <w:ilvl w:val="0"/>
          <w:numId w:val="3"/>
        </w:numPr>
        <w:spacing w:line="360" w:lineRule="auto"/>
        <w:ind w:left="1068"/>
        <w:jc w:val="both"/>
        <w:rPr>
          <w:rFonts w:ascii="Arial" w:hAnsi="Arial" w:cs="Arial"/>
          <w:lang w:val="es-MX"/>
        </w:rPr>
      </w:pPr>
      <w:r>
        <w:rPr>
          <w:rFonts w:ascii="Arial" w:hAnsi="Arial" w:cs="Arial"/>
          <w:lang w:val="es-MX"/>
        </w:rPr>
        <w:t>La plataforma PREDEV durante el transcurso de pruebas de desarrollo, podrá alimentarse de datos estadísticos de usuarios de las redes sociales Facebook y Twitter de la Universidad Tecnológica del Centro de Veracruz.</w:t>
      </w:r>
    </w:p>
    <w:p w14:paraId="1B0E057E" w14:textId="77777777" w:rsidR="00265BF4" w:rsidRPr="00265BF4" w:rsidRDefault="00265BF4" w:rsidP="008F2DD1">
      <w:pPr>
        <w:pStyle w:val="Prrafodelista"/>
        <w:spacing w:line="360" w:lineRule="auto"/>
        <w:ind w:left="360"/>
        <w:jc w:val="both"/>
        <w:rPr>
          <w:rFonts w:ascii="Arial" w:hAnsi="Arial" w:cs="Arial"/>
          <w:lang w:val="es-MX"/>
        </w:rPr>
      </w:pPr>
    </w:p>
    <w:p w14:paraId="03F5813A" w14:textId="77777777" w:rsidR="00265BF4" w:rsidRDefault="00265BF4" w:rsidP="008F2DD1">
      <w:pPr>
        <w:pStyle w:val="Prrafodelista"/>
        <w:numPr>
          <w:ilvl w:val="0"/>
          <w:numId w:val="3"/>
        </w:numPr>
        <w:spacing w:line="360" w:lineRule="auto"/>
        <w:ind w:left="1068"/>
        <w:jc w:val="both"/>
        <w:rPr>
          <w:rFonts w:ascii="Arial" w:hAnsi="Arial" w:cs="Arial"/>
          <w:lang w:val="es-MX"/>
        </w:rPr>
      </w:pPr>
      <w:r>
        <w:rPr>
          <w:rFonts w:ascii="Arial" w:hAnsi="Arial" w:cs="Arial"/>
          <w:lang w:val="es-MX"/>
        </w:rPr>
        <w:t>Los pagos de los recursos de Servicio en la nube y el Servidor web se realizan a tiempo para poder trabajar en el proyecto.</w:t>
      </w:r>
    </w:p>
    <w:p w14:paraId="7C6B485C" w14:textId="77777777" w:rsidR="00265BF4" w:rsidRPr="00265BF4" w:rsidRDefault="00265BF4" w:rsidP="008F2DD1">
      <w:pPr>
        <w:pStyle w:val="Prrafodelista"/>
        <w:spacing w:line="360" w:lineRule="auto"/>
        <w:ind w:left="360"/>
        <w:jc w:val="both"/>
        <w:rPr>
          <w:rFonts w:ascii="Arial" w:hAnsi="Arial" w:cs="Arial"/>
          <w:lang w:val="es-MX"/>
        </w:rPr>
      </w:pPr>
    </w:p>
    <w:p w14:paraId="1D597898" w14:textId="50848CFF" w:rsidR="00745634" w:rsidRDefault="00265BF4" w:rsidP="008F2DD1">
      <w:pPr>
        <w:pStyle w:val="Prrafodelista"/>
        <w:numPr>
          <w:ilvl w:val="0"/>
          <w:numId w:val="3"/>
        </w:numPr>
        <w:spacing w:line="360" w:lineRule="auto"/>
        <w:ind w:left="1068"/>
        <w:jc w:val="both"/>
        <w:rPr>
          <w:rFonts w:ascii="Arial" w:hAnsi="Arial" w:cs="Arial"/>
          <w:lang w:val="es-MX"/>
        </w:rPr>
      </w:pPr>
      <w:r>
        <w:rPr>
          <w:rFonts w:ascii="Arial" w:hAnsi="Arial" w:cs="Arial"/>
          <w:lang w:val="es-MX"/>
        </w:rPr>
        <w:t xml:space="preserve">Se realizan reuniones constantes entre el equipo de trabajo del proyecto </w:t>
      </w:r>
      <w:r w:rsidR="00C91FE8">
        <w:rPr>
          <w:rFonts w:ascii="Arial" w:hAnsi="Arial" w:cs="Arial"/>
          <w:lang w:val="es-MX"/>
        </w:rPr>
        <w:t>para analizar los avances del proyecto conforme a los objetivos estipulados, las dificultades encontradas, y las soluciones a los problemas.</w:t>
      </w:r>
    </w:p>
    <w:p w14:paraId="186E5683" w14:textId="77777777" w:rsidR="008F2DD1" w:rsidRPr="008F2DD1" w:rsidRDefault="008F2DD1" w:rsidP="008F2DD1">
      <w:pPr>
        <w:pStyle w:val="Prrafodelista"/>
        <w:rPr>
          <w:rFonts w:ascii="Arial" w:hAnsi="Arial" w:cs="Arial"/>
          <w:lang w:val="es-MX"/>
        </w:rPr>
      </w:pPr>
    </w:p>
    <w:p w14:paraId="0E73C413" w14:textId="77777777" w:rsidR="00745634" w:rsidRDefault="00745634" w:rsidP="00745634">
      <w:pPr>
        <w:spacing w:line="360" w:lineRule="auto"/>
        <w:jc w:val="both"/>
        <w:rPr>
          <w:rFonts w:ascii="Arial" w:hAnsi="Arial" w:cs="Arial"/>
          <w:b/>
          <w:sz w:val="24"/>
          <w:lang w:val="es-MX"/>
        </w:rPr>
      </w:pPr>
    </w:p>
    <w:p w14:paraId="7713235B" w14:textId="7DCF01E8" w:rsidR="00260B66" w:rsidRDefault="00260B66" w:rsidP="00260B66">
      <w:pPr>
        <w:pStyle w:val="Ttulo2"/>
        <w:spacing w:line="360" w:lineRule="auto"/>
        <w:rPr>
          <w:rFonts w:ascii="Arial" w:hAnsi="Arial" w:cs="Arial"/>
          <w:b/>
          <w:color w:val="auto"/>
          <w:sz w:val="24"/>
        </w:rPr>
      </w:pPr>
      <w:bookmarkStart w:id="16" w:name="_Toc530607779"/>
      <w:bookmarkStart w:id="17" w:name="_Hlk530602020"/>
      <w:r w:rsidRPr="00E94736">
        <w:rPr>
          <w:rFonts w:ascii="Arial" w:hAnsi="Arial" w:cs="Arial"/>
          <w:b/>
          <w:color w:val="auto"/>
          <w:sz w:val="24"/>
        </w:rPr>
        <w:lastRenderedPageBreak/>
        <w:t>3.4 Entregables</w:t>
      </w:r>
      <w:bookmarkEnd w:id="16"/>
    </w:p>
    <w:p w14:paraId="09891A4B" w14:textId="77777777" w:rsidR="00260B66" w:rsidRPr="00260B66" w:rsidRDefault="00260B66" w:rsidP="00260B66"/>
    <w:p w14:paraId="3440649A" w14:textId="6BC27035" w:rsidR="00260B66" w:rsidRDefault="00260B66" w:rsidP="00260B66">
      <w:pPr>
        <w:spacing w:line="360" w:lineRule="auto"/>
        <w:jc w:val="both"/>
        <w:rPr>
          <w:rFonts w:ascii="Arial" w:hAnsi="Arial" w:cs="Arial"/>
        </w:rPr>
      </w:pPr>
      <w:r w:rsidRPr="00D32D46">
        <w:rPr>
          <w:rFonts w:ascii="Arial" w:hAnsi="Arial" w:cs="Arial"/>
        </w:rPr>
        <w:t>Para el presente proyecto se realizarán los siguientes productos:</w:t>
      </w:r>
    </w:p>
    <w:p w14:paraId="1D578D9A" w14:textId="77777777" w:rsidR="00260B66" w:rsidRPr="00D32D46" w:rsidRDefault="00260B66" w:rsidP="00260B66">
      <w:pPr>
        <w:spacing w:line="360" w:lineRule="auto"/>
        <w:jc w:val="both"/>
        <w:rPr>
          <w:rFonts w:ascii="Arial" w:hAnsi="Arial" w:cs="Arial"/>
        </w:rPr>
      </w:pPr>
    </w:p>
    <w:p w14:paraId="25603C3E" w14:textId="77777777" w:rsidR="00260B66" w:rsidRPr="00D32D46" w:rsidRDefault="00260B66" w:rsidP="00260B66">
      <w:pPr>
        <w:spacing w:line="360" w:lineRule="auto"/>
        <w:jc w:val="both"/>
        <w:rPr>
          <w:rFonts w:ascii="Arial" w:hAnsi="Arial" w:cs="Arial"/>
        </w:rPr>
      </w:pPr>
      <w:r w:rsidRPr="0062660B">
        <w:rPr>
          <w:rFonts w:ascii="Arial" w:hAnsi="Arial" w:cs="Arial"/>
          <w:b/>
        </w:rPr>
        <w:t>Aplicación web</w:t>
      </w:r>
      <w:r w:rsidRPr="00D32D46">
        <w:rPr>
          <w:rFonts w:ascii="Arial" w:hAnsi="Arial" w:cs="Arial"/>
        </w:rPr>
        <w:t>: La aplicación web será el producto principal del presente proyecto, el cual estará desarrollada con las herramientas necesarias, cumpliendo cada uno de</w:t>
      </w:r>
      <w:r>
        <w:rPr>
          <w:rFonts w:ascii="Arial" w:hAnsi="Arial" w:cs="Arial"/>
        </w:rPr>
        <w:t xml:space="preserve"> </w:t>
      </w:r>
      <w:r w:rsidRPr="00D32D46">
        <w:rPr>
          <w:rFonts w:ascii="Arial" w:hAnsi="Arial" w:cs="Arial"/>
        </w:rPr>
        <w:t>los</w:t>
      </w:r>
      <w:r>
        <w:rPr>
          <w:rFonts w:ascii="Arial" w:hAnsi="Arial" w:cs="Arial"/>
        </w:rPr>
        <w:t xml:space="preserve"> </w:t>
      </w:r>
      <w:r w:rsidRPr="00D32D46">
        <w:rPr>
          <w:rFonts w:ascii="Arial" w:hAnsi="Arial" w:cs="Arial"/>
        </w:rPr>
        <w:t>puntos propuestos para su posterior uso. La aplicación web tendrá una funcionalidad sencilla con la cual los usuarios puedan interactuar fácilmente sin tener gran conocimiento en man</w:t>
      </w:r>
      <w:r>
        <w:rPr>
          <w:rFonts w:ascii="Arial" w:hAnsi="Arial" w:cs="Arial"/>
        </w:rPr>
        <w:t>ejo de sistemas</w:t>
      </w:r>
      <w:r w:rsidRPr="00D32D46">
        <w:rPr>
          <w:rFonts w:ascii="Arial" w:hAnsi="Arial" w:cs="Arial"/>
        </w:rPr>
        <w:t xml:space="preserve"> de estas características. La principal funcionalidad de este producto será mostrar un mapa interactivo de las regiones del estado de Veracruz con sus porcentajes de discriminación con base a la información obtenida de las redes sociales, instituciones y de las denuncias ciudadanas, datos que alimentaran al sistema continuamente.</w:t>
      </w:r>
    </w:p>
    <w:p w14:paraId="77F3D742" w14:textId="77777777" w:rsidR="00260B66" w:rsidRPr="00D32D46" w:rsidRDefault="00260B66" w:rsidP="00260B66">
      <w:pPr>
        <w:spacing w:line="360" w:lineRule="auto"/>
        <w:jc w:val="both"/>
        <w:rPr>
          <w:rFonts w:ascii="Arial" w:hAnsi="Arial" w:cs="Arial"/>
        </w:rPr>
      </w:pPr>
      <w:r w:rsidRPr="00D32D46">
        <w:rPr>
          <w:rFonts w:ascii="Arial" w:hAnsi="Arial" w:cs="Arial"/>
        </w:rPr>
        <w:t>Contar</w:t>
      </w:r>
      <w:r>
        <w:rPr>
          <w:rFonts w:ascii="Arial" w:hAnsi="Arial" w:cs="Arial"/>
        </w:rPr>
        <w:t>á</w:t>
      </w:r>
      <w:r w:rsidRPr="00D32D46">
        <w:rPr>
          <w:rFonts w:ascii="Arial" w:hAnsi="Arial" w:cs="Arial"/>
        </w:rPr>
        <w:t xml:space="preserve"> con apartados de información detallada de las regiones del estado de Veracruz he información de instituciones dedicadas a combatir esta problemática. Toda la funcionalidad de la aplicación será una herramienta que personas o dependencias competentes utilizaran para prevenir en gran parte del estado la discriminación.</w:t>
      </w:r>
    </w:p>
    <w:p w14:paraId="6095FCC8" w14:textId="77777777" w:rsidR="00260B66" w:rsidRPr="00D37591" w:rsidRDefault="00260B66" w:rsidP="00260B66">
      <w:pPr>
        <w:spacing w:line="360" w:lineRule="auto"/>
        <w:jc w:val="both"/>
        <w:rPr>
          <w:rFonts w:ascii="Arial" w:hAnsi="Arial" w:cs="Arial"/>
        </w:rPr>
      </w:pPr>
      <w:r w:rsidRPr="00D32D46">
        <w:rPr>
          <w:rFonts w:ascii="Arial" w:hAnsi="Arial" w:cs="Arial"/>
        </w:rPr>
        <w:t>La información y datos obtenidos estará almacenada en servidores externos dedicados a grandes cantidades de datos y que son ideales para el sistema general.</w:t>
      </w:r>
    </w:p>
    <w:p w14:paraId="750F5D98" w14:textId="77777777" w:rsidR="00260B66" w:rsidRDefault="00260B66" w:rsidP="00260B66">
      <w:pPr>
        <w:spacing w:line="360" w:lineRule="auto"/>
        <w:jc w:val="both"/>
      </w:pPr>
    </w:p>
    <w:p w14:paraId="6986815C" w14:textId="77777777" w:rsidR="00260B66" w:rsidRDefault="00260B66" w:rsidP="00260B66">
      <w:pPr>
        <w:spacing w:line="360" w:lineRule="auto"/>
        <w:jc w:val="center"/>
      </w:pPr>
      <w:r>
        <w:rPr>
          <w:noProof/>
          <w:lang w:val="es-ES_tradnl" w:eastAsia="es-ES_tradnl"/>
        </w:rPr>
        <w:drawing>
          <wp:inline distT="0" distB="0" distL="0" distR="0" wp14:anchorId="5E04DD29" wp14:editId="7BA547A8">
            <wp:extent cx="4374152" cy="279534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8-11-18 a la(s) 21.23.30.png"/>
                    <pic:cNvPicPr/>
                  </pic:nvPicPr>
                  <pic:blipFill>
                    <a:blip r:embed="rId12">
                      <a:extLst>
                        <a:ext uri="{28A0092B-C50C-407E-A947-70E740481C1C}">
                          <a14:useLocalDpi xmlns:a14="http://schemas.microsoft.com/office/drawing/2010/main" val="0"/>
                        </a:ext>
                      </a:extLst>
                    </a:blip>
                    <a:stretch>
                      <a:fillRect/>
                    </a:stretch>
                  </pic:blipFill>
                  <pic:spPr>
                    <a:xfrm>
                      <a:off x="0" y="0"/>
                      <a:ext cx="4425901" cy="2828413"/>
                    </a:xfrm>
                    <a:prstGeom prst="rect">
                      <a:avLst/>
                    </a:prstGeom>
                  </pic:spPr>
                </pic:pic>
              </a:graphicData>
            </a:graphic>
          </wp:inline>
        </w:drawing>
      </w:r>
    </w:p>
    <w:p w14:paraId="681D8B0C" w14:textId="77777777" w:rsidR="00260B66" w:rsidRPr="0062660B" w:rsidRDefault="00260B66" w:rsidP="00260B66">
      <w:pPr>
        <w:spacing w:line="360" w:lineRule="auto"/>
        <w:jc w:val="both"/>
        <w:rPr>
          <w:rFonts w:ascii="Arial" w:hAnsi="Arial" w:cs="Arial"/>
        </w:rPr>
      </w:pPr>
      <w:r w:rsidRPr="0062660B">
        <w:rPr>
          <w:rFonts w:ascii="Arial" w:hAnsi="Arial" w:cs="Arial"/>
          <w:b/>
        </w:rPr>
        <w:lastRenderedPageBreak/>
        <w:t>Aplicación móvil</w:t>
      </w:r>
      <w:r w:rsidRPr="0062660B">
        <w:rPr>
          <w:rFonts w:ascii="Arial" w:hAnsi="Arial" w:cs="Arial"/>
        </w:rPr>
        <w:t>: La aplicación móvil será la parte dedicada a usuarios que quieran reportar algún caso de discriminación de una manera rápida y accesible desde su teléfono móvil, pensado así por la complejidad que pueda ser utilizar la aplicación web en un lugar sin una herramienta como una computadora. De esta manera tener la manera de reportar incidentes relacionados con la discriminación será más fácil por parte de la población de Veracruz. Otra funcionalidad que tendrá esta aplicación móvil será que la información proporcionada por los usuarios alimentará la información y porcentajes en el m</w:t>
      </w:r>
      <w:r>
        <w:rPr>
          <w:rFonts w:ascii="Arial" w:hAnsi="Arial" w:cs="Arial"/>
        </w:rPr>
        <w:t>apa interactivo del sistema</w:t>
      </w:r>
      <w:r w:rsidRPr="0062660B">
        <w:rPr>
          <w:rFonts w:ascii="Arial" w:hAnsi="Arial" w:cs="Arial"/>
        </w:rPr>
        <w:t xml:space="preserve"> web para posteriormente dar solución y seguimiento a personas, instituciones o empresas que apliquen discriminación a las personas en el estado. Resulta ser una herramienta muy útil que se implementara para que cada persona tenga la oportunidad</w:t>
      </w:r>
      <w:r>
        <w:rPr>
          <w:rFonts w:ascii="Arial" w:hAnsi="Arial" w:cs="Arial"/>
        </w:rPr>
        <w:t xml:space="preserve"> de evitar que </w:t>
      </w:r>
      <w:r w:rsidRPr="0062660B">
        <w:rPr>
          <w:rFonts w:ascii="Arial" w:hAnsi="Arial" w:cs="Arial"/>
        </w:rPr>
        <w:t>siga creciendo</w:t>
      </w:r>
      <w:r>
        <w:rPr>
          <w:rFonts w:ascii="Arial" w:hAnsi="Arial" w:cs="Arial"/>
        </w:rPr>
        <w:t xml:space="preserve"> en la población</w:t>
      </w:r>
      <w:r w:rsidRPr="0062660B">
        <w:rPr>
          <w:rFonts w:ascii="Arial" w:hAnsi="Arial" w:cs="Arial"/>
        </w:rPr>
        <w:t xml:space="preserve"> y causando un gran problema en los habitantes del estado de Veracruz.</w:t>
      </w:r>
    </w:p>
    <w:p w14:paraId="506C4963" w14:textId="77777777" w:rsidR="00260B66" w:rsidRDefault="00260B66" w:rsidP="00260B66">
      <w:pPr>
        <w:spacing w:line="360" w:lineRule="auto"/>
      </w:pPr>
      <w:r w:rsidRPr="004853F6">
        <w:t xml:space="preserve"> </w:t>
      </w:r>
    </w:p>
    <w:p w14:paraId="654848BC" w14:textId="77777777" w:rsidR="00260B66" w:rsidRDefault="00260B66" w:rsidP="00260B66">
      <w:pPr>
        <w:spacing w:line="360" w:lineRule="auto"/>
      </w:pPr>
      <w:r>
        <w:rPr>
          <w:noProof/>
          <w:lang w:val="es-ES_tradnl" w:eastAsia="es-ES_tradnl"/>
        </w:rPr>
        <w:drawing>
          <wp:anchor distT="0" distB="0" distL="114300" distR="114300" simplePos="0" relativeHeight="251662336" behindDoc="0" locked="0" layoutInCell="1" allowOverlap="1" wp14:anchorId="0EBAE91A" wp14:editId="338D41AB">
            <wp:simplePos x="0" y="0"/>
            <wp:positionH relativeFrom="margin">
              <wp:align>center</wp:align>
            </wp:positionH>
            <wp:positionV relativeFrom="paragraph">
              <wp:posOffset>138430</wp:posOffset>
            </wp:positionV>
            <wp:extent cx="1711325" cy="3460115"/>
            <wp:effectExtent l="0" t="0" r="3175" b="6985"/>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2018-11-18 a la(s) 21.28.22.png"/>
                    <pic:cNvPicPr/>
                  </pic:nvPicPr>
                  <pic:blipFill>
                    <a:blip r:embed="rId13">
                      <a:extLst>
                        <a:ext uri="{28A0092B-C50C-407E-A947-70E740481C1C}">
                          <a14:useLocalDpi xmlns:a14="http://schemas.microsoft.com/office/drawing/2010/main" val="0"/>
                        </a:ext>
                      </a:extLst>
                    </a:blip>
                    <a:stretch>
                      <a:fillRect/>
                    </a:stretch>
                  </pic:blipFill>
                  <pic:spPr>
                    <a:xfrm>
                      <a:off x="0" y="0"/>
                      <a:ext cx="1711325" cy="3460115"/>
                    </a:xfrm>
                    <a:prstGeom prst="rect">
                      <a:avLst/>
                    </a:prstGeom>
                  </pic:spPr>
                </pic:pic>
              </a:graphicData>
            </a:graphic>
          </wp:anchor>
        </w:drawing>
      </w:r>
    </w:p>
    <w:p w14:paraId="211B321C" w14:textId="77777777" w:rsidR="00260B66" w:rsidRPr="004853F6" w:rsidRDefault="00260B66" w:rsidP="00260B66">
      <w:pPr>
        <w:spacing w:line="360" w:lineRule="auto"/>
      </w:pPr>
      <w:r>
        <w:br w:type="textWrapping" w:clear="all"/>
      </w:r>
    </w:p>
    <w:p w14:paraId="2B5E1F89" w14:textId="42E01999" w:rsidR="00260B66" w:rsidRDefault="00260B66" w:rsidP="00260B66">
      <w:pPr>
        <w:widowControl w:val="0"/>
        <w:autoSpaceDE w:val="0"/>
        <w:autoSpaceDN w:val="0"/>
        <w:adjustRightInd w:val="0"/>
        <w:spacing w:after="240" w:line="360" w:lineRule="auto"/>
      </w:pPr>
    </w:p>
    <w:p w14:paraId="2A42D574" w14:textId="610398EF" w:rsidR="00260B66" w:rsidRDefault="00260B66" w:rsidP="00260B66">
      <w:pPr>
        <w:widowControl w:val="0"/>
        <w:autoSpaceDE w:val="0"/>
        <w:autoSpaceDN w:val="0"/>
        <w:adjustRightInd w:val="0"/>
        <w:spacing w:after="240" w:line="360" w:lineRule="auto"/>
      </w:pPr>
    </w:p>
    <w:p w14:paraId="620EE1D6" w14:textId="77777777" w:rsidR="00260B66" w:rsidRDefault="00260B66" w:rsidP="00260B66">
      <w:pPr>
        <w:widowControl w:val="0"/>
        <w:autoSpaceDE w:val="0"/>
        <w:autoSpaceDN w:val="0"/>
        <w:adjustRightInd w:val="0"/>
        <w:spacing w:after="240" w:line="360" w:lineRule="auto"/>
      </w:pPr>
    </w:p>
    <w:p w14:paraId="54EC898F" w14:textId="77777777" w:rsidR="00260B66" w:rsidRPr="003A0F07" w:rsidRDefault="00260B66" w:rsidP="00260B66">
      <w:pPr>
        <w:pStyle w:val="Ttulo2"/>
        <w:spacing w:line="360" w:lineRule="auto"/>
        <w:rPr>
          <w:rFonts w:ascii="Arial" w:hAnsi="Arial" w:cs="Arial"/>
          <w:b/>
          <w:color w:val="auto"/>
          <w:sz w:val="24"/>
        </w:rPr>
      </w:pPr>
      <w:bookmarkStart w:id="18" w:name="_Toc530607780"/>
      <w:r w:rsidRPr="003A0F07">
        <w:rPr>
          <w:rFonts w:ascii="Arial" w:hAnsi="Arial" w:cs="Arial"/>
          <w:b/>
          <w:color w:val="auto"/>
          <w:sz w:val="24"/>
        </w:rPr>
        <w:lastRenderedPageBreak/>
        <w:t>3.5 Roles y responsabilidades</w:t>
      </w:r>
      <w:bookmarkEnd w:id="18"/>
      <w:r w:rsidRPr="003A0F07">
        <w:rPr>
          <w:rFonts w:ascii="Arial" w:hAnsi="Arial" w:cs="Arial"/>
          <w:b/>
          <w:color w:val="auto"/>
          <w:sz w:val="24"/>
        </w:rPr>
        <w:t xml:space="preserve"> </w:t>
      </w:r>
    </w:p>
    <w:p w14:paraId="11661509" w14:textId="77777777" w:rsidR="00260B66" w:rsidRPr="0062660B" w:rsidRDefault="00260B66" w:rsidP="00260B66">
      <w:pPr>
        <w:widowControl w:val="0"/>
        <w:autoSpaceDE w:val="0"/>
        <w:autoSpaceDN w:val="0"/>
        <w:adjustRightInd w:val="0"/>
        <w:spacing w:after="240" w:line="360" w:lineRule="auto"/>
        <w:rPr>
          <w:rFonts w:ascii="Arial" w:hAnsi="Arial" w:cs="Arial"/>
          <w:color w:val="000000"/>
        </w:rPr>
      </w:pPr>
    </w:p>
    <w:tbl>
      <w:tblPr>
        <w:tblStyle w:val="Tabladecuadrcula1clara-nfasis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5"/>
        <w:gridCol w:w="4249"/>
      </w:tblGrid>
      <w:tr w:rsidR="00260B66" w:rsidRPr="0062660B" w14:paraId="5471C1D9" w14:textId="77777777" w:rsidTr="00260B66">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4414" w:type="dxa"/>
            <w:tcBorders>
              <w:bottom w:val="none" w:sz="0" w:space="0" w:color="auto"/>
            </w:tcBorders>
            <w:shd w:val="clear" w:color="auto" w:fill="B4C6E7" w:themeFill="accent5" w:themeFillTint="66"/>
          </w:tcPr>
          <w:p w14:paraId="1441A4D5" w14:textId="77777777" w:rsidR="00260B66" w:rsidRPr="0062660B" w:rsidRDefault="00260B66" w:rsidP="00A64AC4">
            <w:pPr>
              <w:spacing w:line="360" w:lineRule="auto"/>
              <w:jc w:val="center"/>
              <w:rPr>
                <w:rFonts w:ascii="Arial" w:hAnsi="Arial" w:cs="Arial"/>
              </w:rPr>
            </w:pPr>
            <w:r w:rsidRPr="0062660B">
              <w:rPr>
                <w:rFonts w:ascii="Arial" w:hAnsi="Arial" w:cs="Arial"/>
              </w:rPr>
              <w:t>ROL</w:t>
            </w:r>
          </w:p>
        </w:tc>
        <w:tc>
          <w:tcPr>
            <w:tcW w:w="4414" w:type="dxa"/>
            <w:tcBorders>
              <w:bottom w:val="none" w:sz="0" w:space="0" w:color="auto"/>
            </w:tcBorders>
            <w:shd w:val="clear" w:color="auto" w:fill="B4C6E7" w:themeFill="accent5" w:themeFillTint="66"/>
          </w:tcPr>
          <w:p w14:paraId="355D3973" w14:textId="77777777" w:rsidR="00260B66" w:rsidRPr="0062660B" w:rsidRDefault="00260B66" w:rsidP="00A64AC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RESPONSABILIDAD</w:t>
            </w:r>
          </w:p>
        </w:tc>
      </w:tr>
      <w:tr w:rsidR="00260B66" w:rsidRPr="0062660B" w14:paraId="1BB7CFA3" w14:textId="77777777" w:rsidTr="00260B66">
        <w:trPr>
          <w:trHeight w:val="2150"/>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2B269034" w14:textId="77777777" w:rsidR="00260B66" w:rsidRPr="0062660B" w:rsidRDefault="00260B66" w:rsidP="00A64AC4">
            <w:pPr>
              <w:spacing w:line="360" w:lineRule="auto"/>
              <w:jc w:val="center"/>
              <w:rPr>
                <w:rFonts w:ascii="Arial" w:hAnsi="Arial" w:cs="Arial"/>
              </w:rPr>
            </w:pPr>
          </w:p>
          <w:p w14:paraId="0176E3BA" w14:textId="77777777" w:rsidR="00260B66" w:rsidRPr="0062660B" w:rsidRDefault="00260B66" w:rsidP="00A64AC4">
            <w:pPr>
              <w:spacing w:line="360" w:lineRule="auto"/>
              <w:jc w:val="center"/>
              <w:rPr>
                <w:rFonts w:ascii="Arial" w:hAnsi="Arial" w:cs="Arial"/>
              </w:rPr>
            </w:pPr>
          </w:p>
          <w:p w14:paraId="490AF8F6" w14:textId="77777777" w:rsidR="00260B66" w:rsidRPr="0062660B" w:rsidRDefault="00260B66" w:rsidP="00A64AC4">
            <w:pPr>
              <w:spacing w:line="360" w:lineRule="auto"/>
              <w:jc w:val="center"/>
              <w:rPr>
                <w:rFonts w:ascii="Arial" w:hAnsi="Arial" w:cs="Arial"/>
              </w:rPr>
            </w:pPr>
            <w:r w:rsidRPr="0062660B">
              <w:rPr>
                <w:rFonts w:ascii="Arial" w:hAnsi="Arial" w:cs="Arial"/>
              </w:rPr>
              <w:t>LIDER DEL PROYECTO:</w:t>
            </w:r>
          </w:p>
          <w:p w14:paraId="44FDDD85" w14:textId="77777777" w:rsidR="00260B66" w:rsidRPr="0062660B" w:rsidRDefault="00260B66" w:rsidP="00A64AC4">
            <w:pPr>
              <w:spacing w:line="360" w:lineRule="auto"/>
              <w:jc w:val="center"/>
              <w:rPr>
                <w:rFonts w:ascii="Arial" w:hAnsi="Arial" w:cs="Arial"/>
              </w:rPr>
            </w:pPr>
          </w:p>
          <w:p w14:paraId="5A2808B0" w14:textId="77777777" w:rsidR="00260B66" w:rsidRPr="0062660B" w:rsidRDefault="00260B66" w:rsidP="00A64AC4">
            <w:pPr>
              <w:spacing w:line="360" w:lineRule="auto"/>
              <w:jc w:val="center"/>
              <w:rPr>
                <w:rFonts w:ascii="Arial" w:hAnsi="Arial" w:cs="Arial"/>
              </w:rPr>
            </w:pPr>
            <w:r w:rsidRPr="0062660B">
              <w:rPr>
                <w:rFonts w:ascii="Arial" w:hAnsi="Arial" w:cs="Arial"/>
              </w:rPr>
              <w:t xml:space="preserve"> Arath Yael Gonzales Peralta</w:t>
            </w:r>
          </w:p>
        </w:tc>
        <w:tc>
          <w:tcPr>
            <w:tcW w:w="4414" w:type="dxa"/>
            <w:shd w:val="clear" w:color="auto" w:fill="C5E0B3" w:themeFill="accent6" w:themeFillTint="66"/>
          </w:tcPr>
          <w:p w14:paraId="4CE22BD1" w14:textId="77777777" w:rsidR="00260B66" w:rsidRPr="0062660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Estará a cargo del equipo de proyecto y de los roles de los integrantes del equipo, así como administrar de manera correcta las tareas a cada uno de los participantes.</w:t>
            </w:r>
          </w:p>
        </w:tc>
      </w:tr>
      <w:tr w:rsidR="00260B66" w:rsidRPr="0062660B" w14:paraId="5883F240" w14:textId="77777777" w:rsidTr="00260B66">
        <w:trPr>
          <w:trHeight w:val="2011"/>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75A56A77" w14:textId="77777777" w:rsidR="00260B66" w:rsidRPr="0062660B" w:rsidRDefault="00260B66" w:rsidP="00A64AC4">
            <w:pPr>
              <w:spacing w:line="360" w:lineRule="auto"/>
              <w:rPr>
                <w:rFonts w:ascii="Arial" w:hAnsi="Arial" w:cs="Arial"/>
              </w:rPr>
            </w:pPr>
          </w:p>
          <w:p w14:paraId="65F257A8" w14:textId="77777777" w:rsidR="00260B66" w:rsidRPr="0062660B" w:rsidRDefault="00260B66" w:rsidP="00A64AC4">
            <w:pPr>
              <w:spacing w:line="360" w:lineRule="auto"/>
              <w:rPr>
                <w:rFonts w:ascii="Arial" w:hAnsi="Arial" w:cs="Arial"/>
              </w:rPr>
            </w:pPr>
          </w:p>
          <w:p w14:paraId="1D19AEC3" w14:textId="77777777" w:rsidR="00260B66" w:rsidRPr="0062660B" w:rsidRDefault="00260B66" w:rsidP="00A64AC4">
            <w:pPr>
              <w:spacing w:line="360" w:lineRule="auto"/>
              <w:jc w:val="center"/>
              <w:rPr>
                <w:rFonts w:ascii="Arial" w:hAnsi="Arial" w:cs="Arial"/>
              </w:rPr>
            </w:pPr>
            <w:r w:rsidRPr="0062660B">
              <w:rPr>
                <w:rFonts w:ascii="Arial" w:hAnsi="Arial" w:cs="Arial"/>
              </w:rPr>
              <w:t>ANALISTA DEL SISTEMA:</w:t>
            </w:r>
          </w:p>
          <w:p w14:paraId="7D522370" w14:textId="77777777" w:rsidR="00260B66" w:rsidRPr="0062660B" w:rsidRDefault="00260B66" w:rsidP="00A64AC4">
            <w:pPr>
              <w:spacing w:line="360" w:lineRule="auto"/>
              <w:jc w:val="center"/>
              <w:rPr>
                <w:rFonts w:ascii="Arial" w:hAnsi="Arial" w:cs="Arial"/>
              </w:rPr>
            </w:pPr>
          </w:p>
          <w:p w14:paraId="53266D28" w14:textId="77777777" w:rsidR="00260B66" w:rsidRPr="0062660B" w:rsidRDefault="00260B66" w:rsidP="00A64AC4">
            <w:pPr>
              <w:spacing w:line="360" w:lineRule="auto"/>
              <w:jc w:val="center"/>
              <w:rPr>
                <w:rFonts w:ascii="Arial" w:hAnsi="Arial" w:cs="Arial"/>
              </w:rPr>
            </w:pPr>
            <w:r w:rsidRPr="0062660B">
              <w:rPr>
                <w:rFonts w:ascii="Arial" w:hAnsi="Arial" w:cs="Arial"/>
              </w:rPr>
              <w:t>Roberto Lidio Garcés Tello</w:t>
            </w:r>
          </w:p>
          <w:p w14:paraId="04367FE9" w14:textId="77777777" w:rsidR="00260B66" w:rsidRPr="0062660B" w:rsidRDefault="00260B66" w:rsidP="00A64AC4">
            <w:pPr>
              <w:spacing w:line="360" w:lineRule="auto"/>
              <w:jc w:val="center"/>
              <w:rPr>
                <w:rFonts w:ascii="Arial" w:hAnsi="Arial" w:cs="Arial"/>
              </w:rPr>
            </w:pPr>
          </w:p>
        </w:tc>
        <w:tc>
          <w:tcPr>
            <w:tcW w:w="4414" w:type="dxa"/>
            <w:shd w:val="clear" w:color="auto" w:fill="C5E0B3" w:themeFill="accent6" w:themeFillTint="66"/>
          </w:tcPr>
          <w:p w14:paraId="39D5C218" w14:textId="77777777" w:rsidR="00260B66" w:rsidRPr="0062660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Estructura de manera correcta la arquitectura del sistema con base a la información obtenida y especificada del líder de proyecto para el correcto desarrollo del mismo.</w:t>
            </w:r>
          </w:p>
        </w:tc>
      </w:tr>
      <w:tr w:rsidR="00260B66" w:rsidRPr="0062660B" w14:paraId="32E66AFE" w14:textId="77777777" w:rsidTr="00260B66">
        <w:trPr>
          <w:trHeight w:val="1689"/>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58F171CB" w14:textId="77777777" w:rsidR="00260B66" w:rsidRPr="0062660B" w:rsidRDefault="00260B66" w:rsidP="00A64AC4">
            <w:pPr>
              <w:spacing w:line="360" w:lineRule="auto"/>
              <w:jc w:val="center"/>
              <w:rPr>
                <w:rFonts w:ascii="Arial" w:hAnsi="Arial" w:cs="Arial"/>
              </w:rPr>
            </w:pPr>
          </w:p>
          <w:p w14:paraId="41A74BD7" w14:textId="77777777" w:rsidR="00260B66" w:rsidRPr="0062660B" w:rsidRDefault="00260B66" w:rsidP="00A64AC4">
            <w:pPr>
              <w:spacing w:line="360" w:lineRule="auto"/>
              <w:jc w:val="center"/>
              <w:rPr>
                <w:rFonts w:ascii="Arial" w:hAnsi="Arial" w:cs="Arial"/>
              </w:rPr>
            </w:pPr>
          </w:p>
          <w:p w14:paraId="4A1561CE" w14:textId="77777777" w:rsidR="00260B66" w:rsidRPr="0062660B" w:rsidRDefault="00260B66" w:rsidP="00A64AC4">
            <w:pPr>
              <w:spacing w:line="360" w:lineRule="auto"/>
              <w:jc w:val="center"/>
              <w:rPr>
                <w:rFonts w:ascii="Arial" w:hAnsi="Arial" w:cs="Arial"/>
              </w:rPr>
            </w:pPr>
            <w:r w:rsidRPr="0062660B">
              <w:rPr>
                <w:rFonts w:ascii="Arial" w:hAnsi="Arial" w:cs="Arial"/>
              </w:rPr>
              <w:t>DESARROLLADOR:</w:t>
            </w:r>
          </w:p>
          <w:p w14:paraId="3155E87D" w14:textId="77777777" w:rsidR="00260B66" w:rsidRPr="0062660B" w:rsidRDefault="00260B66" w:rsidP="00A64AC4">
            <w:pPr>
              <w:spacing w:line="360" w:lineRule="auto"/>
              <w:jc w:val="center"/>
              <w:rPr>
                <w:rFonts w:ascii="Arial" w:hAnsi="Arial" w:cs="Arial"/>
              </w:rPr>
            </w:pPr>
          </w:p>
          <w:p w14:paraId="47C4D648" w14:textId="77777777" w:rsidR="00260B66" w:rsidRPr="0062660B" w:rsidRDefault="00260B66" w:rsidP="00A64AC4">
            <w:pPr>
              <w:spacing w:line="360" w:lineRule="auto"/>
              <w:jc w:val="center"/>
              <w:rPr>
                <w:rFonts w:ascii="Arial" w:hAnsi="Arial" w:cs="Arial"/>
              </w:rPr>
            </w:pPr>
            <w:r w:rsidRPr="0062660B">
              <w:rPr>
                <w:rFonts w:ascii="Arial" w:hAnsi="Arial" w:cs="Arial"/>
              </w:rPr>
              <w:t>Eddy López Bravo</w:t>
            </w:r>
          </w:p>
          <w:p w14:paraId="655D5DF2" w14:textId="77777777" w:rsidR="00260B66" w:rsidRPr="0062660B" w:rsidRDefault="00260B66" w:rsidP="00A64AC4">
            <w:pPr>
              <w:spacing w:line="360" w:lineRule="auto"/>
              <w:jc w:val="center"/>
              <w:rPr>
                <w:rFonts w:ascii="Arial" w:hAnsi="Arial" w:cs="Arial"/>
              </w:rPr>
            </w:pPr>
          </w:p>
        </w:tc>
        <w:tc>
          <w:tcPr>
            <w:tcW w:w="4414" w:type="dxa"/>
            <w:shd w:val="clear" w:color="auto" w:fill="C5E0B3" w:themeFill="accent6" w:themeFillTint="66"/>
          </w:tcPr>
          <w:p w14:paraId="49EA0C4B" w14:textId="77777777" w:rsidR="00260B66" w:rsidRPr="0062660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Desarrollará los artefactos del proyecto con los requerimientos asignados correctamente.</w:t>
            </w:r>
          </w:p>
        </w:tc>
      </w:tr>
      <w:tr w:rsidR="00260B66" w:rsidRPr="0062660B" w14:paraId="52F7BCF7" w14:textId="77777777" w:rsidTr="00260B66">
        <w:trPr>
          <w:trHeight w:val="1815"/>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4CA372A1" w14:textId="77777777" w:rsidR="00260B66" w:rsidRPr="0062660B" w:rsidRDefault="00260B66" w:rsidP="00A64AC4">
            <w:pPr>
              <w:spacing w:line="360" w:lineRule="auto"/>
              <w:rPr>
                <w:rFonts w:ascii="Arial" w:hAnsi="Arial" w:cs="Arial"/>
              </w:rPr>
            </w:pPr>
          </w:p>
          <w:p w14:paraId="35717AF5" w14:textId="77777777" w:rsidR="00260B66" w:rsidRPr="0062660B" w:rsidRDefault="00260B66" w:rsidP="00A64AC4">
            <w:pPr>
              <w:spacing w:line="360" w:lineRule="auto"/>
              <w:rPr>
                <w:rFonts w:ascii="Arial" w:hAnsi="Arial" w:cs="Arial"/>
              </w:rPr>
            </w:pPr>
          </w:p>
          <w:p w14:paraId="5D86D521" w14:textId="77777777" w:rsidR="00260B66" w:rsidRPr="0062660B" w:rsidRDefault="00260B66" w:rsidP="00A64AC4">
            <w:pPr>
              <w:spacing w:line="360" w:lineRule="auto"/>
              <w:jc w:val="center"/>
              <w:rPr>
                <w:rFonts w:ascii="Arial" w:hAnsi="Arial" w:cs="Arial"/>
              </w:rPr>
            </w:pPr>
            <w:r w:rsidRPr="0062660B">
              <w:rPr>
                <w:rFonts w:ascii="Arial" w:hAnsi="Arial" w:cs="Arial"/>
              </w:rPr>
              <w:t>ARTISTA GRAFICO:</w:t>
            </w:r>
          </w:p>
          <w:p w14:paraId="18AB41CF" w14:textId="77777777" w:rsidR="00260B66" w:rsidRPr="0062660B" w:rsidRDefault="00260B66" w:rsidP="00A64AC4">
            <w:pPr>
              <w:spacing w:line="360" w:lineRule="auto"/>
              <w:jc w:val="center"/>
              <w:rPr>
                <w:rFonts w:ascii="Arial" w:hAnsi="Arial" w:cs="Arial"/>
              </w:rPr>
            </w:pPr>
          </w:p>
          <w:p w14:paraId="7D086E79" w14:textId="77777777" w:rsidR="00260B66" w:rsidRPr="0062660B" w:rsidRDefault="00260B66" w:rsidP="00A64AC4">
            <w:pPr>
              <w:spacing w:line="360" w:lineRule="auto"/>
              <w:jc w:val="center"/>
              <w:rPr>
                <w:rFonts w:ascii="Arial" w:hAnsi="Arial" w:cs="Arial"/>
              </w:rPr>
            </w:pPr>
            <w:r w:rsidRPr="0062660B">
              <w:rPr>
                <w:rFonts w:ascii="Arial" w:hAnsi="Arial" w:cs="Arial"/>
              </w:rPr>
              <w:t>Arath Yael Gonzales Peralta</w:t>
            </w:r>
          </w:p>
          <w:p w14:paraId="478314B6" w14:textId="77777777" w:rsidR="00260B66" w:rsidRPr="0062660B" w:rsidRDefault="00260B66" w:rsidP="00A64AC4">
            <w:pPr>
              <w:spacing w:line="360" w:lineRule="auto"/>
              <w:jc w:val="center"/>
              <w:rPr>
                <w:rFonts w:ascii="Arial" w:hAnsi="Arial" w:cs="Arial"/>
              </w:rPr>
            </w:pPr>
            <w:r w:rsidRPr="0062660B">
              <w:rPr>
                <w:rFonts w:ascii="Arial" w:hAnsi="Arial" w:cs="Arial"/>
              </w:rPr>
              <w:t>Roberto Lidio Garcés Tello</w:t>
            </w:r>
          </w:p>
          <w:p w14:paraId="0ABE7498" w14:textId="77777777" w:rsidR="00260B66" w:rsidRPr="0062660B" w:rsidRDefault="00260B66" w:rsidP="00A64AC4">
            <w:pPr>
              <w:spacing w:line="360" w:lineRule="auto"/>
              <w:jc w:val="center"/>
              <w:rPr>
                <w:rFonts w:ascii="Arial" w:hAnsi="Arial" w:cs="Arial"/>
              </w:rPr>
            </w:pPr>
          </w:p>
        </w:tc>
        <w:tc>
          <w:tcPr>
            <w:tcW w:w="4414" w:type="dxa"/>
            <w:shd w:val="clear" w:color="auto" w:fill="C5E0B3" w:themeFill="accent6" w:themeFillTint="66"/>
          </w:tcPr>
          <w:p w14:paraId="478BA2F7" w14:textId="77777777" w:rsidR="00260B66" w:rsidRPr="0062660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Diseñara los artefactos gráficos del proyecto adecuados para uno de los entregables.</w:t>
            </w:r>
          </w:p>
        </w:tc>
      </w:tr>
      <w:tr w:rsidR="00260B66" w:rsidRPr="0062660B" w14:paraId="6150ECD8" w14:textId="77777777" w:rsidTr="00260B66">
        <w:trPr>
          <w:trHeight w:val="1815"/>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05192467" w14:textId="77777777" w:rsidR="00260B66" w:rsidRPr="0062660B" w:rsidRDefault="00260B66" w:rsidP="00A64AC4">
            <w:pPr>
              <w:spacing w:line="360" w:lineRule="auto"/>
              <w:rPr>
                <w:rFonts w:ascii="Arial" w:hAnsi="Arial" w:cs="Arial"/>
              </w:rPr>
            </w:pPr>
          </w:p>
          <w:p w14:paraId="309640A3" w14:textId="77777777" w:rsidR="00260B66" w:rsidRPr="0062660B" w:rsidRDefault="00260B66" w:rsidP="00A64AC4">
            <w:pPr>
              <w:spacing w:line="360" w:lineRule="auto"/>
              <w:rPr>
                <w:rFonts w:ascii="Arial" w:hAnsi="Arial" w:cs="Arial"/>
              </w:rPr>
            </w:pPr>
          </w:p>
          <w:p w14:paraId="0F3A700E" w14:textId="77777777" w:rsidR="00260B66" w:rsidRPr="0062660B" w:rsidRDefault="00260B66" w:rsidP="00A64AC4">
            <w:pPr>
              <w:spacing w:line="360" w:lineRule="auto"/>
              <w:jc w:val="center"/>
              <w:rPr>
                <w:rFonts w:ascii="Arial" w:hAnsi="Arial" w:cs="Arial"/>
              </w:rPr>
            </w:pPr>
            <w:r w:rsidRPr="0062660B">
              <w:rPr>
                <w:rFonts w:ascii="Arial" w:hAnsi="Arial" w:cs="Arial"/>
              </w:rPr>
              <w:t>TESTER:</w:t>
            </w:r>
          </w:p>
          <w:p w14:paraId="4FE97D76" w14:textId="77777777" w:rsidR="00260B66" w:rsidRPr="0062660B" w:rsidRDefault="00260B66" w:rsidP="00A64AC4">
            <w:pPr>
              <w:spacing w:line="360" w:lineRule="auto"/>
              <w:jc w:val="center"/>
              <w:rPr>
                <w:rFonts w:ascii="Arial" w:hAnsi="Arial" w:cs="Arial"/>
              </w:rPr>
            </w:pPr>
          </w:p>
          <w:p w14:paraId="4B7EF06F" w14:textId="77777777" w:rsidR="00260B66" w:rsidRPr="0062660B" w:rsidRDefault="00260B66" w:rsidP="00A64AC4">
            <w:pPr>
              <w:spacing w:line="360" w:lineRule="auto"/>
              <w:jc w:val="center"/>
              <w:rPr>
                <w:rFonts w:ascii="Arial" w:hAnsi="Arial" w:cs="Arial"/>
              </w:rPr>
            </w:pPr>
            <w:r w:rsidRPr="0062660B">
              <w:rPr>
                <w:rFonts w:ascii="Arial" w:hAnsi="Arial" w:cs="Arial"/>
              </w:rPr>
              <w:t>Jonathan Carlos Rojas Huerta</w:t>
            </w:r>
          </w:p>
        </w:tc>
        <w:tc>
          <w:tcPr>
            <w:tcW w:w="4414" w:type="dxa"/>
            <w:shd w:val="clear" w:color="auto" w:fill="C5E0B3" w:themeFill="accent6" w:themeFillTint="66"/>
          </w:tcPr>
          <w:p w14:paraId="5FDAA09F" w14:textId="77777777" w:rsidR="00260B66" w:rsidRPr="0062660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Analizará de manera correcta la arquitectura del sistema y su correcto funcionamiento en conjunto con el programador y los analistas.</w:t>
            </w:r>
          </w:p>
        </w:tc>
      </w:tr>
      <w:tr w:rsidR="00260B66" w:rsidRPr="004853F6" w14:paraId="36A29106" w14:textId="77777777" w:rsidTr="00260B66">
        <w:trPr>
          <w:trHeight w:val="1815"/>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789B08AF" w14:textId="77777777" w:rsidR="00260B66" w:rsidRPr="002C2FCB" w:rsidRDefault="00260B66" w:rsidP="00A64AC4">
            <w:pPr>
              <w:spacing w:line="360" w:lineRule="auto"/>
              <w:rPr>
                <w:rFonts w:ascii="Arial" w:hAnsi="Arial" w:cs="Arial"/>
              </w:rPr>
            </w:pPr>
          </w:p>
          <w:p w14:paraId="6EA92931" w14:textId="77777777" w:rsidR="00260B66" w:rsidRPr="002C2FCB" w:rsidRDefault="00260B66" w:rsidP="00A64AC4">
            <w:pPr>
              <w:spacing w:line="360" w:lineRule="auto"/>
              <w:rPr>
                <w:rFonts w:ascii="Arial" w:hAnsi="Arial" w:cs="Arial"/>
              </w:rPr>
            </w:pPr>
          </w:p>
          <w:p w14:paraId="6A9E344F" w14:textId="77777777" w:rsidR="00260B66" w:rsidRPr="002C2FCB" w:rsidRDefault="00260B66" w:rsidP="00A64AC4">
            <w:pPr>
              <w:spacing w:line="360" w:lineRule="auto"/>
              <w:jc w:val="center"/>
              <w:rPr>
                <w:rFonts w:ascii="Arial" w:hAnsi="Arial" w:cs="Arial"/>
              </w:rPr>
            </w:pPr>
            <w:r w:rsidRPr="002C2FCB">
              <w:rPr>
                <w:rFonts w:ascii="Arial" w:hAnsi="Arial" w:cs="Arial"/>
              </w:rPr>
              <w:t>ANALISTA DE PROCESOS DE NEGOCIOS:</w:t>
            </w:r>
          </w:p>
          <w:p w14:paraId="5249B01C" w14:textId="77777777" w:rsidR="00260B66" w:rsidRPr="002C2FCB" w:rsidRDefault="00260B66" w:rsidP="00A64AC4">
            <w:pPr>
              <w:spacing w:line="360" w:lineRule="auto"/>
              <w:jc w:val="center"/>
              <w:rPr>
                <w:rFonts w:ascii="Arial" w:hAnsi="Arial" w:cs="Arial"/>
              </w:rPr>
            </w:pPr>
          </w:p>
          <w:p w14:paraId="6FF61436" w14:textId="0D4CAF32" w:rsidR="00260B66" w:rsidRPr="002C2FCB" w:rsidRDefault="00260B66" w:rsidP="00A64AC4">
            <w:pPr>
              <w:spacing w:line="360" w:lineRule="auto"/>
              <w:jc w:val="center"/>
              <w:rPr>
                <w:rFonts w:ascii="Arial" w:hAnsi="Arial" w:cs="Arial"/>
              </w:rPr>
            </w:pPr>
            <w:r w:rsidRPr="002C2FCB">
              <w:rPr>
                <w:rFonts w:ascii="Arial" w:hAnsi="Arial" w:cs="Arial"/>
              </w:rPr>
              <w:t>C</w:t>
            </w:r>
            <w:r>
              <w:rPr>
                <w:rFonts w:ascii="Arial" w:hAnsi="Arial" w:cs="Arial"/>
              </w:rPr>
              <w:t>h</w:t>
            </w:r>
            <w:r w:rsidRPr="002C2FCB">
              <w:rPr>
                <w:rFonts w:ascii="Arial" w:hAnsi="Arial" w:cs="Arial"/>
              </w:rPr>
              <w:t>ristian Paul Chávez Martínez</w:t>
            </w:r>
          </w:p>
        </w:tc>
        <w:tc>
          <w:tcPr>
            <w:tcW w:w="4414" w:type="dxa"/>
            <w:shd w:val="clear" w:color="auto" w:fill="C5E0B3" w:themeFill="accent6" w:themeFillTint="66"/>
          </w:tcPr>
          <w:p w14:paraId="4E7246FD" w14:textId="77777777" w:rsidR="00260B66" w:rsidRPr="002C2FC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11A3CFE" w14:textId="77777777" w:rsidR="00260B66" w:rsidRPr="002C2FC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C2FCB">
              <w:rPr>
                <w:rFonts w:ascii="Arial" w:hAnsi="Arial" w:cs="Arial"/>
              </w:rPr>
              <w:t>Estudia la estructura del sistema y genera reportes financieros de los entregables del proyecto.</w:t>
            </w:r>
          </w:p>
        </w:tc>
      </w:tr>
      <w:tr w:rsidR="00260B66" w:rsidRPr="004853F6" w14:paraId="39C2D8C7" w14:textId="77777777" w:rsidTr="00260B66">
        <w:trPr>
          <w:trHeight w:val="1815"/>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15A2683A" w14:textId="77777777" w:rsidR="00260B66" w:rsidRPr="002C2FCB" w:rsidRDefault="00260B66" w:rsidP="00A64AC4">
            <w:pPr>
              <w:spacing w:line="360" w:lineRule="auto"/>
              <w:rPr>
                <w:rFonts w:ascii="Arial" w:hAnsi="Arial" w:cs="Arial"/>
              </w:rPr>
            </w:pPr>
          </w:p>
          <w:p w14:paraId="128532C5" w14:textId="77777777" w:rsidR="00260B66" w:rsidRPr="002C2FCB" w:rsidRDefault="00260B66" w:rsidP="00A64AC4">
            <w:pPr>
              <w:spacing w:line="360" w:lineRule="auto"/>
              <w:rPr>
                <w:rFonts w:ascii="Arial" w:hAnsi="Arial" w:cs="Arial"/>
              </w:rPr>
            </w:pPr>
          </w:p>
          <w:p w14:paraId="1AF95DCD" w14:textId="77777777" w:rsidR="00260B66" w:rsidRPr="002C2FCB" w:rsidRDefault="00260B66" w:rsidP="00A64AC4">
            <w:pPr>
              <w:spacing w:line="360" w:lineRule="auto"/>
              <w:jc w:val="center"/>
              <w:rPr>
                <w:rFonts w:ascii="Arial" w:hAnsi="Arial" w:cs="Arial"/>
              </w:rPr>
            </w:pPr>
            <w:r w:rsidRPr="002C2FCB">
              <w:rPr>
                <w:rFonts w:ascii="Arial" w:hAnsi="Arial" w:cs="Arial"/>
              </w:rPr>
              <w:t>ADMINISTRADOR DE BASE DE DATOS:</w:t>
            </w:r>
          </w:p>
          <w:p w14:paraId="6B9037B8" w14:textId="77777777" w:rsidR="00260B66" w:rsidRPr="002C2FCB" w:rsidRDefault="00260B66" w:rsidP="00A64AC4">
            <w:pPr>
              <w:spacing w:line="360" w:lineRule="auto"/>
              <w:jc w:val="center"/>
              <w:rPr>
                <w:rFonts w:ascii="Arial" w:hAnsi="Arial" w:cs="Arial"/>
              </w:rPr>
            </w:pPr>
          </w:p>
          <w:p w14:paraId="16B67B2B" w14:textId="77777777" w:rsidR="00260B66" w:rsidRPr="002C2FCB" w:rsidRDefault="00260B66" w:rsidP="00A64AC4">
            <w:pPr>
              <w:spacing w:line="360" w:lineRule="auto"/>
              <w:jc w:val="center"/>
              <w:rPr>
                <w:rFonts w:ascii="Arial" w:hAnsi="Arial" w:cs="Arial"/>
              </w:rPr>
            </w:pPr>
            <w:r w:rsidRPr="002C2FCB">
              <w:rPr>
                <w:rFonts w:ascii="Arial" w:hAnsi="Arial" w:cs="Arial"/>
              </w:rPr>
              <w:t>Jonathan Carlos Rojas Huerta</w:t>
            </w:r>
          </w:p>
        </w:tc>
        <w:tc>
          <w:tcPr>
            <w:tcW w:w="4414" w:type="dxa"/>
            <w:shd w:val="clear" w:color="auto" w:fill="C5E0B3" w:themeFill="accent6" w:themeFillTint="66"/>
          </w:tcPr>
          <w:p w14:paraId="719FD4B2" w14:textId="77777777" w:rsidR="00260B66" w:rsidRPr="002C2FC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BAF93B9" w14:textId="77777777" w:rsidR="00260B66" w:rsidRPr="002C2FC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C2FCB">
              <w:rPr>
                <w:rFonts w:ascii="Arial" w:hAnsi="Arial" w:cs="Arial"/>
              </w:rPr>
              <w:t>Organiza de manera lógica la información del sistema en los servidores y su correcto funcionamiento.</w:t>
            </w:r>
          </w:p>
        </w:tc>
      </w:tr>
      <w:tr w:rsidR="00260B66" w:rsidRPr="004853F6" w14:paraId="5893DE17" w14:textId="77777777" w:rsidTr="00260B66">
        <w:trPr>
          <w:trHeight w:val="1802"/>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03032975" w14:textId="77777777" w:rsidR="00260B66" w:rsidRPr="002C2FCB" w:rsidRDefault="00260B66" w:rsidP="00A64AC4">
            <w:pPr>
              <w:spacing w:line="360" w:lineRule="auto"/>
              <w:rPr>
                <w:rFonts w:ascii="Arial" w:hAnsi="Arial" w:cs="Arial"/>
              </w:rPr>
            </w:pPr>
          </w:p>
          <w:p w14:paraId="2B5A14D8" w14:textId="77777777" w:rsidR="00260B66" w:rsidRPr="002C2FCB" w:rsidRDefault="00260B66" w:rsidP="00A64AC4">
            <w:pPr>
              <w:spacing w:line="360" w:lineRule="auto"/>
              <w:jc w:val="center"/>
              <w:rPr>
                <w:rFonts w:ascii="Arial" w:hAnsi="Arial" w:cs="Arial"/>
              </w:rPr>
            </w:pPr>
            <w:r w:rsidRPr="002C2FCB">
              <w:rPr>
                <w:rFonts w:ascii="Arial" w:hAnsi="Arial" w:cs="Arial"/>
              </w:rPr>
              <w:t>INGENIERO DE PROCESOS:</w:t>
            </w:r>
          </w:p>
          <w:p w14:paraId="39DE63CF" w14:textId="77777777" w:rsidR="00260B66" w:rsidRPr="002C2FCB" w:rsidRDefault="00260B66" w:rsidP="00A64AC4">
            <w:pPr>
              <w:spacing w:line="360" w:lineRule="auto"/>
              <w:jc w:val="center"/>
              <w:rPr>
                <w:rFonts w:ascii="Arial" w:hAnsi="Arial" w:cs="Arial"/>
              </w:rPr>
            </w:pPr>
          </w:p>
          <w:p w14:paraId="23A7D5AA" w14:textId="77777777" w:rsidR="00260B66" w:rsidRPr="002C2FCB" w:rsidRDefault="00260B66" w:rsidP="00A64AC4">
            <w:pPr>
              <w:spacing w:line="360" w:lineRule="auto"/>
              <w:jc w:val="center"/>
              <w:rPr>
                <w:rFonts w:ascii="Arial" w:hAnsi="Arial" w:cs="Arial"/>
              </w:rPr>
            </w:pPr>
            <w:r w:rsidRPr="002C2FCB">
              <w:rPr>
                <w:rFonts w:ascii="Arial" w:hAnsi="Arial" w:cs="Arial"/>
              </w:rPr>
              <w:t>Eddy López Bravo</w:t>
            </w:r>
          </w:p>
          <w:p w14:paraId="78BCAFF3" w14:textId="51E9C5FD" w:rsidR="00260B66" w:rsidRPr="002C2FCB" w:rsidRDefault="00260B66" w:rsidP="00A64AC4">
            <w:pPr>
              <w:spacing w:line="360" w:lineRule="auto"/>
              <w:jc w:val="center"/>
              <w:rPr>
                <w:rFonts w:ascii="Arial" w:hAnsi="Arial" w:cs="Arial"/>
              </w:rPr>
            </w:pPr>
            <w:r w:rsidRPr="002C2FCB">
              <w:rPr>
                <w:rFonts w:ascii="Arial" w:hAnsi="Arial" w:cs="Arial"/>
              </w:rPr>
              <w:t>C</w:t>
            </w:r>
            <w:r>
              <w:rPr>
                <w:rFonts w:ascii="Arial" w:hAnsi="Arial" w:cs="Arial"/>
              </w:rPr>
              <w:t>h</w:t>
            </w:r>
            <w:r w:rsidRPr="002C2FCB">
              <w:rPr>
                <w:rFonts w:ascii="Arial" w:hAnsi="Arial" w:cs="Arial"/>
              </w:rPr>
              <w:t>ristian Paul Chávez Martínez</w:t>
            </w:r>
          </w:p>
        </w:tc>
        <w:tc>
          <w:tcPr>
            <w:tcW w:w="4414" w:type="dxa"/>
            <w:shd w:val="clear" w:color="auto" w:fill="C5E0B3" w:themeFill="accent6" w:themeFillTint="66"/>
          </w:tcPr>
          <w:p w14:paraId="79B6EB45" w14:textId="77777777" w:rsidR="00260B66" w:rsidRPr="002C2FC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796CA8C7" w14:textId="77777777" w:rsidR="00260B66" w:rsidRPr="002C2FC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C2FCB">
              <w:rPr>
                <w:rFonts w:ascii="Arial" w:hAnsi="Arial" w:cs="Arial"/>
              </w:rPr>
              <w:t>Estudiará cada uno de los procesos llevados a cabo durante el desarrollo del proyecto.</w:t>
            </w:r>
          </w:p>
        </w:tc>
      </w:tr>
    </w:tbl>
    <w:p w14:paraId="3BBC05AD" w14:textId="77777777" w:rsidR="00260B66" w:rsidRPr="004853F6" w:rsidRDefault="00260B66" w:rsidP="00260B66">
      <w:pPr>
        <w:spacing w:line="360" w:lineRule="auto"/>
      </w:pPr>
    </w:p>
    <w:p w14:paraId="37329836" w14:textId="77777777" w:rsidR="00260B66" w:rsidRPr="004853F6" w:rsidRDefault="00260B66" w:rsidP="00260B66">
      <w:pPr>
        <w:widowControl w:val="0"/>
        <w:autoSpaceDE w:val="0"/>
        <w:autoSpaceDN w:val="0"/>
        <w:adjustRightInd w:val="0"/>
        <w:spacing w:after="240" w:line="360" w:lineRule="auto"/>
        <w:rPr>
          <w:rFonts w:cs="Times"/>
          <w:color w:val="000000"/>
        </w:rPr>
      </w:pPr>
    </w:p>
    <w:p w14:paraId="2B062BB5" w14:textId="77777777" w:rsidR="00260B66" w:rsidRDefault="00260B66" w:rsidP="00260B66">
      <w:pPr>
        <w:widowControl w:val="0"/>
        <w:autoSpaceDE w:val="0"/>
        <w:autoSpaceDN w:val="0"/>
        <w:adjustRightInd w:val="0"/>
        <w:spacing w:after="240" w:line="360" w:lineRule="auto"/>
        <w:rPr>
          <w:rFonts w:cs="Times"/>
          <w:color w:val="000000"/>
        </w:rPr>
      </w:pPr>
    </w:p>
    <w:p w14:paraId="26C77B4C" w14:textId="77777777" w:rsidR="00260B66" w:rsidRDefault="00260B66" w:rsidP="00260B66">
      <w:pPr>
        <w:widowControl w:val="0"/>
        <w:autoSpaceDE w:val="0"/>
        <w:autoSpaceDN w:val="0"/>
        <w:adjustRightInd w:val="0"/>
        <w:spacing w:after="240" w:line="360" w:lineRule="auto"/>
        <w:rPr>
          <w:rFonts w:cs="Times"/>
          <w:color w:val="000000"/>
        </w:rPr>
      </w:pPr>
    </w:p>
    <w:p w14:paraId="4DD1E375" w14:textId="51E5D1A5" w:rsidR="00260B66" w:rsidRDefault="00260B66" w:rsidP="00260B66">
      <w:pPr>
        <w:widowControl w:val="0"/>
        <w:autoSpaceDE w:val="0"/>
        <w:autoSpaceDN w:val="0"/>
        <w:adjustRightInd w:val="0"/>
        <w:spacing w:after="240" w:line="360" w:lineRule="auto"/>
        <w:rPr>
          <w:rFonts w:cs="Times"/>
          <w:color w:val="000000"/>
        </w:rPr>
      </w:pPr>
    </w:p>
    <w:p w14:paraId="78A87AA2" w14:textId="727594EE" w:rsidR="00260B66" w:rsidRDefault="00260B66" w:rsidP="00260B66">
      <w:pPr>
        <w:widowControl w:val="0"/>
        <w:autoSpaceDE w:val="0"/>
        <w:autoSpaceDN w:val="0"/>
        <w:adjustRightInd w:val="0"/>
        <w:spacing w:after="240" w:line="360" w:lineRule="auto"/>
        <w:rPr>
          <w:rFonts w:cs="Times"/>
          <w:color w:val="000000"/>
        </w:rPr>
      </w:pPr>
    </w:p>
    <w:p w14:paraId="23DF66DF" w14:textId="4C7A4EF4" w:rsidR="00260B66" w:rsidRDefault="00260B66" w:rsidP="00260B66">
      <w:pPr>
        <w:widowControl w:val="0"/>
        <w:autoSpaceDE w:val="0"/>
        <w:autoSpaceDN w:val="0"/>
        <w:adjustRightInd w:val="0"/>
        <w:spacing w:after="240" w:line="360" w:lineRule="auto"/>
        <w:rPr>
          <w:rFonts w:cs="Times"/>
          <w:color w:val="000000"/>
        </w:rPr>
      </w:pPr>
    </w:p>
    <w:p w14:paraId="0B33CD98" w14:textId="5D6309B9" w:rsidR="00260B66" w:rsidRDefault="00260B66" w:rsidP="00260B66">
      <w:pPr>
        <w:widowControl w:val="0"/>
        <w:autoSpaceDE w:val="0"/>
        <w:autoSpaceDN w:val="0"/>
        <w:adjustRightInd w:val="0"/>
        <w:spacing w:after="240" w:line="360" w:lineRule="auto"/>
        <w:rPr>
          <w:rFonts w:cs="Times"/>
          <w:color w:val="000000"/>
        </w:rPr>
      </w:pPr>
    </w:p>
    <w:p w14:paraId="3B78DF51" w14:textId="105D56ED" w:rsidR="00260B66" w:rsidRDefault="00260B66" w:rsidP="00260B66">
      <w:pPr>
        <w:widowControl w:val="0"/>
        <w:autoSpaceDE w:val="0"/>
        <w:autoSpaceDN w:val="0"/>
        <w:adjustRightInd w:val="0"/>
        <w:spacing w:after="240" w:line="360" w:lineRule="auto"/>
        <w:rPr>
          <w:rFonts w:cs="Times"/>
          <w:color w:val="000000"/>
        </w:rPr>
      </w:pPr>
    </w:p>
    <w:p w14:paraId="67DC77AB" w14:textId="77777777" w:rsidR="00260B66" w:rsidRDefault="00260B66" w:rsidP="00260B66">
      <w:pPr>
        <w:widowControl w:val="0"/>
        <w:autoSpaceDE w:val="0"/>
        <w:autoSpaceDN w:val="0"/>
        <w:adjustRightInd w:val="0"/>
        <w:spacing w:after="240" w:line="360" w:lineRule="auto"/>
        <w:rPr>
          <w:rFonts w:cs="Times"/>
          <w:color w:val="000000"/>
        </w:rPr>
      </w:pPr>
    </w:p>
    <w:p w14:paraId="080FD8F9" w14:textId="77777777" w:rsidR="00260B66" w:rsidRDefault="00260B66" w:rsidP="00260B66">
      <w:pPr>
        <w:pStyle w:val="Ttulo2"/>
        <w:spacing w:line="360" w:lineRule="auto"/>
        <w:rPr>
          <w:rFonts w:ascii="Arial" w:hAnsi="Arial" w:cs="Arial"/>
          <w:b/>
          <w:color w:val="auto"/>
          <w:sz w:val="24"/>
        </w:rPr>
      </w:pPr>
      <w:bookmarkStart w:id="19" w:name="_Toc530607781"/>
      <w:r w:rsidRPr="003A0F07">
        <w:rPr>
          <w:rFonts w:ascii="Arial" w:hAnsi="Arial" w:cs="Arial"/>
          <w:b/>
          <w:color w:val="auto"/>
          <w:sz w:val="24"/>
        </w:rPr>
        <w:lastRenderedPageBreak/>
        <w:t>3.6 Presupuesto</w:t>
      </w:r>
      <w:bookmarkEnd w:id="19"/>
      <w:r w:rsidRPr="003A0F07">
        <w:rPr>
          <w:rFonts w:ascii="Arial" w:hAnsi="Arial" w:cs="Arial"/>
          <w:b/>
          <w:color w:val="auto"/>
          <w:sz w:val="24"/>
        </w:rPr>
        <w:t xml:space="preserve"> </w:t>
      </w:r>
    </w:p>
    <w:p w14:paraId="63037749" w14:textId="77777777" w:rsidR="00260B66" w:rsidRPr="003A0F07" w:rsidRDefault="00260B66" w:rsidP="00260B66">
      <w:pPr>
        <w:spacing w:line="360" w:lineRule="auto"/>
      </w:pPr>
    </w:p>
    <w:p w14:paraId="17041984" w14:textId="77777777" w:rsidR="00260B66" w:rsidRPr="00AA0238" w:rsidRDefault="00260B66" w:rsidP="00260B66">
      <w:pPr>
        <w:spacing w:line="360" w:lineRule="auto"/>
        <w:jc w:val="both"/>
        <w:rPr>
          <w:rFonts w:ascii="Arial" w:hAnsi="Arial" w:cs="Arial"/>
        </w:rPr>
      </w:pPr>
      <w:r w:rsidRPr="00AA0238">
        <w:rPr>
          <w:rFonts w:ascii="Arial" w:hAnsi="Arial" w:cs="Arial"/>
        </w:rPr>
        <w:t>El presupuesto para el presenta proyecto es un aproximado con base a la investigación realizada de las herramientas necesarias para el desarrollo y el tiempo que durara el proyecto. En la siguiente tabla se muestra la herramienta y su costo aproximado:</w:t>
      </w:r>
    </w:p>
    <w:p w14:paraId="1353A94F" w14:textId="77777777" w:rsidR="00260B66" w:rsidRPr="00AA0238" w:rsidRDefault="00260B66" w:rsidP="00260B66">
      <w:pPr>
        <w:spacing w:line="360" w:lineRule="auto"/>
        <w:rPr>
          <w:rFonts w:ascii="Arial" w:hAnsi="Arial" w:cs="Arial"/>
        </w:rPr>
      </w:pPr>
    </w:p>
    <w:p w14:paraId="0B92F2B3" w14:textId="77777777" w:rsidR="00260B66" w:rsidRPr="00AA0238" w:rsidRDefault="00260B66" w:rsidP="00260B66">
      <w:pPr>
        <w:spacing w:line="360" w:lineRule="auto"/>
        <w:rPr>
          <w:rFonts w:ascii="Arial" w:hAnsi="Arial" w:cs="Arial"/>
        </w:rPr>
      </w:pPr>
    </w:p>
    <w:tbl>
      <w:tblPr>
        <w:tblStyle w:val="Tabladecuadrcula1clara-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1"/>
        <w:gridCol w:w="4243"/>
      </w:tblGrid>
      <w:tr w:rsidR="00260B66" w:rsidRPr="00AA0238" w14:paraId="3400C903" w14:textId="77777777" w:rsidTr="00260B66">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14" w:type="dxa"/>
            <w:tcBorders>
              <w:bottom w:val="none" w:sz="0" w:space="0" w:color="auto"/>
            </w:tcBorders>
            <w:shd w:val="clear" w:color="auto" w:fill="B4C6E7" w:themeFill="accent5" w:themeFillTint="66"/>
          </w:tcPr>
          <w:p w14:paraId="1F757CF2" w14:textId="77777777" w:rsidR="00260B66" w:rsidRPr="00AA0238" w:rsidRDefault="00260B66" w:rsidP="00A64AC4">
            <w:pPr>
              <w:spacing w:line="360" w:lineRule="auto"/>
              <w:jc w:val="center"/>
              <w:rPr>
                <w:rFonts w:ascii="Arial" w:hAnsi="Arial" w:cs="Arial"/>
              </w:rPr>
            </w:pPr>
            <w:r w:rsidRPr="00AA0238">
              <w:rPr>
                <w:rFonts w:ascii="Arial" w:hAnsi="Arial" w:cs="Arial"/>
              </w:rPr>
              <w:t>HERRAMIENTA</w:t>
            </w:r>
          </w:p>
        </w:tc>
        <w:tc>
          <w:tcPr>
            <w:tcW w:w="4414" w:type="dxa"/>
            <w:tcBorders>
              <w:bottom w:val="none" w:sz="0" w:space="0" w:color="auto"/>
            </w:tcBorders>
            <w:shd w:val="clear" w:color="auto" w:fill="B4C6E7" w:themeFill="accent5" w:themeFillTint="66"/>
          </w:tcPr>
          <w:p w14:paraId="79470110" w14:textId="77777777" w:rsidR="00260B66" w:rsidRPr="00AA0238" w:rsidRDefault="00260B66" w:rsidP="00A64AC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COSTO APROXIMADO</w:t>
            </w:r>
          </w:p>
        </w:tc>
      </w:tr>
      <w:tr w:rsidR="00260B66" w:rsidRPr="00AA0238" w14:paraId="702932BC" w14:textId="77777777" w:rsidTr="00260B66">
        <w:trPr>
          <w:trHeight w:val="1432"/>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1D2C37DB" w14:textId="77777777" w:rsidR="00260B66" w:rsidRPr="00AA0238" w:rsidRDefault="00260B66" w:rsidP="00A64AC4">
            <w:pPr>
              <w:spacing w:line="360" w:lineRule="auto"/>
              <w:rPr>
                <w:rFonts w:ascii="Arial" w:hAnsi="Arial" w:cs="Arial"/>
              </w:rPr>
            </w:pPr>
          </w:p>
          <w:p w14:paraId="44679623" w14:textId="77777777" w:rsidR="00260B66" w:rsidRPr="00AA0238" w:rsidRDefault="00260B66" w:rsidP="00A64AC4">
            <w:pPr>
              <w:spacing w:line="360" w:lineRule="auto"/>
              <w:rPr>
                <w:rFonts w:ascii="Arial" w:hAnsi="Arial" w:cs="Arial"/>
              </w:rPr>
            </w:pPr>
          </w:p>
          <w:p w14:paraId="54F7A4CA" w14:textId="77777777" w:rsidR="00260B66" w:rsidRPr="00AA0238" w:rsidRDefault="00260B66" w:rsidP="00A64AC4">
            <w:pPr>
              <w:spacing w:line="360" w:lineRule="auto"/>
              <w:jc w:val="center"/>
              <w:rPr>
                <w:rFonts w:ascii="Arial" w:hAnsi="Arial" w:cs="Arial"/>
              </w:rPr>
            </w:pPr>
            <w:r w:rsidRPr="00AA0238">
              <w:rPr>
                <w:rFonts w:ascii="Arial" w:hAnsi="Arial" w:cs="Arial"/>
              </w:rPr>
              <w:t>Servicio en la nube</w:t>
            </w:r>
          </w:p>
        </w:tc>
        <w:tc>
          <w:tcPr>
            <w:tcW w:w="4414" w:type="dxa"/>
            <w:shd w:val="clear" w:color="auto" w:fill="C5E0B3" w:themeFill="accent6" w:themeFillTint="66"/>
          </w:tcPr>
          <w:p w14:paraId="3B79BEB0"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8952F98"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1E4FA2E7"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300 a $500 / mes</w:t>
            </w:r>
          </w:p>
        </w:tc>
      </w:tr>
      <w:tr w:rsidR="00260B66" w:rsidRPr="00AA0238" w14:paraId="4062C54E" w14:textId="77777777" w:rsidTr="00260B66">
        <w:trPr>
          <w:trHeight w:val="1382"/>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778C46B0" w14:textId="77777777" w:rsidR="00260B66" w:rsidRPr="00AA0238" w:rsidRDefault="00260B66" w:rsidP="00A64AC4">
            <w:pPr>
              <w:spacing w:line="360" w:lineRule="auto"/>
              <w:jc w:val="center"/>
              <w:rPr>
                <w:rFonts w:ascii="Arial" w:hAnsi="Arial" w:cs="Arial"/>
              </w:rPr>
            </w:pPr>
          </w:p>
          <w:p w14:paraId="5B80B975" w14:textId="77777777" w:rsidR="00260B66" w:rsidRPr="00AA0238" w:rsidRDefault="00260B66" w:rsidP="00A64AC4">
            <w:pPr>
              <w:spacing w:line="360" w:lineRule="auto"/>
              <w:jc w:val="center"/>
              <w:rPr>
                <w:rFonts w:ascii="Arial" w:hAnsi="Arial" w:cs="Arial"/>
              </w:rPr>
            </w:pPr>
          </w:p>
          <w:p w14:paraId="7457B084" w14:textId="77777777" w:rsidR="00260B66" w:rsidRPr="00AA0238" w:rsidRDefault="00260B66" w:rsidP="00A64AC4">
            <w:pPr>
              <w:spacing w:line="360" w:lineRule="auto"/>
              <w:jc w:val="center"/>
              <w:rPr>
                <w:rFonts w:ascii="Arial" w:hAnsi="Arial" w:cs="Arial"/>
              </w:rPr>
            </w:pPr>
            <w:r w:rsidRPr="00AA0238">
              <w:rPr>
                <w:rFonts w:ascii="Arial" w:hAnsi="Arial" w:cs="Arial"/>
              </w:rPr>
              <w:t>Servidor web</w:t>
            </w:r>
          </w:p>
        </w:tc>
        <w:tc>
          <w:tcPr>
            <w:tcW w:w="4414" w:type="dxa"/>
            <w:shd w:val="clear" w:color="auto" w:fill="C5E0B3" w:themeFill="accent6" w:themeFillTint="66"/>
          </w:tcPr>
          <w:p w14:paraId="631BB12F"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8695462"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BD6F431"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200 a $300 / mes</w:t>
            </w:r>
          </w:p>
        </w:tc>
      </w:tr>
      <w:tr w:rsidR="00260B66" w:rsidRPr="00AA0238" w14:paraId="3119E61E" w14:textId="77777777" w:rsidTr="00260B66">
        <w:trPr>
          <w:trHeight w:val="1214"/>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28382272" w14:textId="77777777" w:rsidR="00260B66" w:rsidRPr="00AA0238" w:rsidRDefault="00260B66" w:rsidP="00A64AC4">
            <w:pPr>
              <w:spacing w:line="360" w:lineRule="auto"/>
              <w:jc w:val="center"/>
              <w:rPr>
                <w:rFonts w:ascii="Arial" w:hAnsi="Arial" w:cs="Arial"/>
              </w:rPr>
            </w:pPr>
          </w:p>
          <w:p w14:paraId="0C8E327A" w14:textId="77777777" w:rsidR="00260B66" w:rsidRPr="00AA0238" w:rsidRDefault="00260B66" w:rsidP="00A64AC4">
            <w:pPr>
              <w:spacing w:line="360" w:lineRule="auto"/>
              <w:jc w:val="center"/>
              <w:rPr>
                <w:rFonts w:ascii="Arial" w:hAnsi="Arial" w:cs="Arial"/>
              </w:rPr>
            </w:pPr>
          </w:p>
          <w:p w14:paraId="46333B9A" w14:textId="77777777" w:rsidR="00260B66" w:rsidRPr="00AA0238" w:rsidRDefault="00260B66" w:rsidP="00A64AC4">
            <w:pPr>
              <w:spacing w:line="360" w:lineRule="auto"/>
              <w:jc w:val="center"/>
              <w:rPr>
                <w:rFonts w:ascii="Arial" w:hAnsi="Arial" w:cs="Arial"/>
              </w:rPr>
            </w:pPr>
          </w:p>
        </w:tc>
        <w:tc>
          <w:tcPr>
            <w:tcW w:w="4414" w:type="dxa"/>
            <w:shd w:val="clear" w:color="auto" w:fill="C5E0B3" w:themeFill="accent6" w:themeFillTint="66"/>
          </w:tcPr>
          <w:p w14:paraId="36824F26" w14:textId="77777777" w:rsidR="00260B66" w:rsidRPr="00AA0238" w:rsidRDefault="00260B66" w:rsidP="00A64AC4">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p w14:paraId="4023343B" w14:textId="77777777" w:rsidR="00260B66" w:rsidRPr="00AA0238" w:rsidRDefault="00260B66" w:rsidP="00A64AC4">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p w14:paraId="21978397"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Total: $1000/</w:t>
            </w:r>
          </w:p>
          <w:p w14:paraId="4CA00E9F"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 xml:space="preserve">Aproximado </w:t>
            </w:r>
          </w:p>
          <w:p w14:paraId="335DD0A4"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 xml:space="preserve"> </w:t>
            </w:r>
          </w:p>
        </w:tc>
      </w:tr>
    </w:tbl>
    <w:p w14:paraId="499DCBC3" w14:textId="77777777" w:rsidR="00260B66" w:rsidRPr="00AA0238" w:rsidRDefault="00260B66" w:rsidP="00260B66">
      <w:pPr>
        <w:spacing w:line="360" w:lineRule="auto"/>
        <w:rPr>
          <w:rFonts w:ascii="Arial" w:hAnsi="Arial" w:cs="Arial"/>
        </w:rPr>
      </w:pPr>
    </w:p>
    <w:p w14:paraId="459EE0E4" w14:textId="77777777" w:rsidR="00260B66" w:rsidRPr="00AA0238" w:rsidRDefault="00260B66" w:rsidP="00260B66">
      <w:pPr>
        <w:spacing w:line="360" w:lineRule="auto"/>
        <w:jc w:val="both"/>
        <w:rPr>
          <w:rFonts w:ascii="Arial" w:hAnsi="Arial" w:cs="Arial"/>
        </w:rPr>
      </w:pPr>
      <w:r w:rsidRPr="00AA0238">
        <w:rPr>
          <w:rFonts w:ascii="Arial" w:hAnsi="Arial" w:cs="Arial"/>
        </w:rPr>
        <w:t>Con base a los meses de desarrollo del sistema y pruebas se calculará el presupuesto final en un aproximado hasta el momento de $1000. El presupuesto puede variar en el proceso de desarrollo, ya que surgirán necesidades que quizá no están contempladas en el presupuesto actual y que pueden ser necesarias para la continuar y culminar el proyecto.</w:t>
      </w:r>
    </w:p>
    <w:p w14:paraId="7B2657A0" w14:textId="77777777" w:rsidR="00260B66" w:rsidRDefault="00260B66" w:rsidP="00260B66">
      <w:pPr>
        <w:spacing w:line="360" w:lineRule="auto"/>
      </w:pPr>
    </w:p>
    <w:bookmarkEnd w:id="17"/>
    <w:p w14:paraId="3E118E56" w14:textId="00845D1B" w:rsidR="00745634" w:rsidRDefault="00745634" w:rsidP="00003F28">
      <w:pPr>
        <w:spacing w:line="276" w:lineRule="auto"/>
        <w:rPr>
          <w:lang w:val="es-MX"/>
        </w:rPr>
      </w:pPr>
    </w:p>
    <w:p w14:paraId="73E2766B" w14:textId="2B9DE012" w:rsidR="00260B66" w:rsidRDefault="00260B66" w:rsidP="00003F28">
      <w:pPr>
        <w:spacing w:line="276" w:lineRule="auto"/>
        <w:rPr>
          <w:lang w:val="es-MX"/>
        </w:rPr>
      </w:pPr>
    </w:p>
    <w:p w14:paraId="62A9CFC1" w14:textId="27940850" w:rsidR="00260B66" w:rsidRDefault="00260B66" w:rsidP="00003F28">
      <w:pPr>
        <w:spacing w:line="276" w:lineRule="auto"/>
        <w:rPr>
          <w:lang w:val="es-MX"/>
        </w:rPr>
      </w:pPr>
    </w:p>
    <w:p w14:paraId="750FBFCC" w14:textId="77777777" w:rsidR="00260B66" w:rsidRDefault="00260B66" w:rsidP="00003F28">
      <w:pPr>
        <w:spacing w:line="276" w:lineRule="auto"/>
        <w:rPr>
          <w:lang w:val="es-MX"/>
        </w:rPr>
      </w:pPr>
    </w:p>
    <w:p w14:paraId="764AEDE0" w14:textId="4A3DDFFF" w:rsidR="00D7111C" w:rsidRPr="00E94114" w:rsidRDefault="00D7111C" w:rsidP="00003F28">
      <w:pPr>
        <w:pStyle w:val="Ttulo1"/>
        <w:spacing w:line="276" w:lineRule="auto"/>
        <w:rPr>
          <w:rFonts w:ascii="Arial" w:hAnsi="Arial" w:cs="Arial"/>
          <w:b/>
          <w:color w:val="auto"/>
          <w:sz w:val="28"/>
          <w:lang w:val="es-MX"/>
        </w:rPr>
      </w:pPr>
      <w:bookmarkStart w:id="20" w:name="_Toc530607782"/>
      <w:r w:rsidRPr="00D7111C">
        <w:rPr>
          <w:rFonts w:ascii="Arial" w:hAnsi="Arial" w:cs="Arial"/>
          <w:b/>
          <w:color w:val="auto"/>
          <w:sz w:val="28"/>
          <w:lang w:val="es-MX"/>
        </w:rPr>
        <w:lastRenderedPageBreak/>
        <w:t>Anexos</w:t>
      </w:r>
      <w:bookmarkEnd w:id="20"/>
    </w:p>
    <w:p w14:paraId="3394AE66" w14:textId="77777777" w:rsidR="00D7111C" w:rsidRPr="00D7111C" w:rsidRDefault="00D7111C" w:rsidP="00003F28">
      <w:pPr>
        <w:spacing w:line="276" w:lineRule="auto"/>
        <w:rPr>
          <w:lang w:val="es-MX"/>
        </w:rPr>
      </w:pPr>
    </w:p>
    <w:p w14:paraId="440A50E0" w14:textId="77777777" w:rsidR="00296B2C" w:rsidRDefault="00296B2C" w:rsidP="00003F28">
      <w:pPr>
        <w:spacing w:line="276" w:lineRule="auto"/>
        <w:jc w:val="both"/>
        <w:rPr>
          <w:rFonts w:ascii="Arial" w:hAnsi="Arial" w:cs="Arial"/>
          <w:lang w:val="es-MX"/>
        </w:rPr>
      </w:pPr>
    </w:p>
    <w:p w14:paraId="5ACD7F7C" w14:textId="77777777" w:rsidR="00296B2C" w:rsidRPr="00D7111C" w:rsidRDefault="00296B2C" w:rsidP="00003F28">
      <w:pPr>
        <w:spacing w:line="276" w:lineRule="auto"/>
        <w:jc w:val="both"/>
        <w:rPr>
          <w:rFonts w:ascii="Arial" w:hAnsi="Arial" w:cs="Arial"/>
          <w:lang w:val="es-MX"/>
        </w:rPr>
      </w:pPr>
    </w:p>
    <w:p w14:paraId="18A09749" w14:textId="77777777" w:rsidR="00C91FE8" w:rsidRPr="00C91FE8" w:rsidRDefault="00C91FE8" w:rsidP="00003F28">
      <w:pPr>
        <w:pStyle w:val="Ttulo1"/>
        <w:spacing w:line="276" w:lineRule="auto"/>
        <w:rPr>
          <w:rFonts w:ascii="Arial" w:hAnsi="Arial" w:cs="Arial"/>
          <w:b/>
          <w:color w:val="auto"/>
          <w:sz w:val="28"/>
          <w:lang w:val="es-MX"/>
        </w:rPr>
      </w:pPr>
      <w:bookmarkStart w:id="21" w:name="_Toc530607783"/>
      <w:r w:rsidRPr="00C91FE8">
        <w:rPr>
          <w:rFonts w:ascii="Arial" w:hAnsi="Arial" w:cs="Arial"/>
          <w:b/>
          <w:color w:val="auto"/>
          <w:sz w:val="28"/>
          <w:lang w:val="es-MX"/>
        </w:rPr>
        <w:t>Bibliografía:</w:t>
      </w:r>
      <w:bookmarkEnd w:id="21"/>
    </w:p>
    <w:p w14:paraId="63D879D3" w14:textId="77777777" w:rsidR="000271DE" w:rsidRPr="00003F28" w:rsidRDefault="000271DE" w:rsidP="00003F28">
      <w:pPr>
        <w:widowControl w:val="0"/>
        <w:autoSpaceDE w:val="0"/>
        <w:autoSpaceDN w:val="0"/>
        <w:adjustRightInd w:val="0"/>
        <w:spacing w:line="276" w:lineRule="auto"/>
        <w:ind w:left="480" w:hanging="480"/>
        <w:rPr>
          <w:rFonts w:ascii="Arial" w:hAnsi="Arial" w:cs="Arial"/>
          <w:noProof/>
          <w:lang w:val="en-US"/>
        </w:rPr>
      </w:pPr>
      <w:r>
        <w:rPr>
          <w:rFonts w:ascii="Arial" w:hAnsi="Arial" w:cs="Arial"/>
          <w:lang w:val="es-MX"/>
        </w:rPr>
        <w:fldChar w:fldCharType="begin" w:fldLock="1"/>
      </w:r>
      <w:r>
        <w:rPr>
          <w:rFonts w:ascii="Arial" w:hAnsi="Arial" w:cs="Arial"/>
          <w:lang w:val="es-MX"/>
        </w:rPr>
        <w:instrText xml:space="preserve">ADDIN Mendeley Bibliography CSL_BIBLIOGRAPHY </w:instrText>
      </w:r>
      <w:r>
        <w:rPr>
          <w:rFonts w:ascii="Arial" w:hAnsi="Arial" w:cs="Arial"/>
          <w:lang w:val="es-MX"/>
        </w:rPr>
        <w:fldChar w:fldCharType="separate"/>
      </w:r>
      <w:r w:rsidRPr="000271DE">
        <w:rPr>
          <w:rFonts w:ascii="Arial" w:hAnsi="Arial" w:cs="Arial"/>
          <w:noProof/>
          <w:szCs w:val="24"/>
        </w:rPr>
        <w:t xml:space="preserve">Supuestos del proyecto - Gestión de programas expertos. </w:t>
      </w:r>
      <w:r w:rsidRPr="00003F28">
        <w:rPr>
          <w:rFonts w:ascii="Arial" w:hAnsi="Arial" w:cs="Arial"/>
          <w:noProof/>
          <w:szCs w:val="24"/>
          <w:lang w:val="en-US"/>
        </w:rPr>
        <w:t>(n.d.). Retrieved November 21, 2018, from https://expertprogrammanagement.com/2010/10/project-assumptions/</w:t>
      </w:r>
    </w:p>
    <w:p w14:paraId="02C6773C" w14:textId="77777777" w:rsidR="007245A2" w:rsidRPr="007245A2" w:rsidRDefault="000271DE" w:rsidP="00003F28">
      <w:pPr>
        <w:spacing w:line="276" w:lineRule="auto"/>
        <w:rPr>
          <w:rFonts w:ascii="Arial" w:hAnsi="Arial" w:cs="Arial"/>
          <w:lang w:val="es-MX"/>
        </w:rPr>
      </w:pPr>
      <w:r>
        <w:rPr>
          <w:rFonts w:ascii="Arial" w:hAnsi="Arial" w:cs="Arial"/>
          <w:lang w:val="es-MX"/>
        </w:rPr>
        <w:fldChar w:fldCharType="end"/>
      </w:r>
    </w:p>
    <w:sectPr w:rsidR="007245A2" w:rsidRPr="007245A2" w:rsidSect="00E94114">
      <w:headerReference w:type="default" r:id="rId14"/>
      <w:footerReference w:type="default" r:id="rId15"/>
      <w:headerReference w:type="first" r:id="rId16"/>
      <w:pgSz w:w="11906" w:h="16838"/>
      <w:pgMar w:top="1417" w:right="1701" w:bottom="1417" w:left="1701" w:header="708" w:footer="708" w:gutter="0"/>
      <w:pgNumType w:start="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F5994A" w14:textId="77777777" w:rsidR="00BF4D98" w:rsidRDefault="00BF4D98" w:rsidP="00E94114">
      <w:pPr>
        <w:spacing w:after="0" w:line="240" w:lineRule="auto"/>
      </w:pPr>
      <w:r>
        <w:separator/>
      </w:r>
    </w:p>
  </w:endnote>
  <w:endnote w:type="continuationSeparator" w:id="0">
    <w:p w14:paraId="3328F6B9" w14:textId="77777777" w:rsidR="00BF4D98" w:rsidRDefault="00BF4D98" w:rsidP="00E94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4468745"/>
      <w:docPartObj>
        <w:docPartGallery w:val="Page Numbers (Bottom of Page)"/>
        <w:docPartUnique/>
      </w:docPartObj>
    </w:sdtPr>
    <w:sdtEndPr/>
    <w:sdtContent>
      <w:p w14:paraId="219232F1" w14:textId="77777777" w:rsidR="00E94114" w:rsidRDefault="00E94114">
        <w:pPr>
          <w:pStyle w:val="Piedepgina"/>
          <w:jc w:val="right"/>
        </w:pPr>
        <w:r>
          <w:fldChar w:fldCharType="begin"/>
        </w:r>
        <w:r>
          <w:instrText>PAGE   \* MERGEFORMAT</w:instrText>
        </w:r>
        <w:r>
          <w:fldChar w:fldCharType="separate"/>
        </w:r>
        <w:r w:rsidR="00E85BAA">
          <w:rPr>
            <w:noProof/>
          </w:rPr>
          <w:t>1</w:t>
        </w:r>
        <w:r>
          <w:fldChar w:fldCharType="end"/>
        </w:r>
      </w:p>
    </w:sdtContent>
  </w:sdt>
  <w:p w14:paraId="00B914BB" w14:textId="77777777" w:rsidR="00E94114" w:rsidRDefault="00E94114">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934563"/>
      <w:docPartObj>
        <w:docPartGallery w:val="Page Numbers (Bottom of Page)"/>
        <w:docPartUnique/>
      </w:docPartObj>
    </w:sdtPr>
    <w:sdtEndPr/>
    <w:sdtContent>
      <w:p w14:paraId="5A413AD5" w14:textId="77777777" w:rsidR="00E94114" w:rsidRDefault="00E94114">
        <w:pPr>
          <w:pStyle w:val="Piedepgina"/>
          <w:jc w:val="right"/>
        </w:pPr>
        <w:r>
          <w:fldChar w:fldCharType="begin"/>
        </w:r>
        <w:r>
          <w:instrText>PAGE   \* MERGEFORMAT</w:instrText>
        </w:r>
        <w:r>
          <w:fldChar w:fldCharType="separate"/>
        </w:r>
        <w:r w:rsidR="00E85BAA">
          <w:rPr>
            <w:noProof/>
          </w:rPr>
          <w:t>2</w:t>
        </w:r>
        <w:r>
          <w:fldChar w:fldCharType="end"/>
        </w:r>
      </w:p>
    </w:sdtContent>
  </w:sdt>
  <w:p w14:paraId="137AD0ED" w14:textId="77777777" w:rsidR="00E94114" w:rsidRDefault="00E94114">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616C37" w14:textId="77777777" w:rsidR="00BF4D98" w:rsidRDefault="00BF4D98" w:rsidP="00E94114">
      <w:pPr>
        <w:spacing w:after="0" w:line="240" w:lineRule="auto"/>
      </w:pPr>
      <w:r>
        <w:separator/>
      </w:r>
    </w:p>
  </w:footnote>
  <w:footnote w:type="continuationSeparator" w:id="0">
    <w:p w14:paraId="0C2ACF8C" w14:textId="77777777" w:rsidR="00BF4D98" w:rsidRDefault="00BF4D98" w:rsidP="00E9411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A5098" w14:textId="77777777" w:rsidR="00E94114" w:rsidRDefault="00E94114">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92107" w14:textId="77777777" w:rsidR="00E94114" w:rsidRDefault="00E94114">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963D8"/>
    <w:multiLevelType w:val="hybridMultilevel"/>
    <w:tmpl w:val="32BE092A"/>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
    <w:nsid w:val="08C234C4"/>
    <w:multiLevelType w:val="hybridMultilevel"/>
    <w:tmpl w:val="1BBC6F9E"/>
    <w:lvl w:ilvl="0" w:tplc="032034C4">
      <w:numFmt w:val="bullet"/>
      <w:lvlText w:val="•"/>
      <w:lvlJc w:val="left"/>
      <w:pPr>
        <w:ind w:left="1065" w:hanging="705"/>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28E46E7D"/>
    <w:multiLevelType w:val="hybridMultilevel"/>
    <w:tmpl w:val="D302A650"/>
    <w:lvl w:ilvl="0" w:tplc="032034C4">
      <w:numFmt w:val="bullet"/>
      <w:lvlText w:val="•"/>
      <w:lvlJc w:val="left"/>
      <w:pPr>
        <w:ind w:left="1065" w:hanging="705"/>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38BE092E"/>
    <w:multiLevelType w:val="multilevel"/>
    <w:tmpl w:val="E8743DC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573253BA"/>
    <w:multiLevelType w:val="multilevel"/>
    <w:tmpl w:val="A55C678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617A43A2"/>
    <w:multiLevelType w:val="hybridMultilevel"/>
    <w:tmpl w:val="B78E4DC4"/>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6">
    <w:nsid w:val="6D5D5A01"/>
    <w:multiLevelType w:val="hybridMultilevel"/>
    <w:tmpl w:val="CA3E4A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nsid w:val="71284CEF"/>
    <w:multiLevelType w:val="hybridMultilevel"/>
    <w:tmpl w:val="58AC301E"/>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8">
    <w:nsid w:val="7CD42375"/>
    <w:multiLevelType w:val="multilevel"/>
    <w:tmpl w:val="E8743DC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7"/>
  </w:num>
  <w:num w:numId="2">
    <w:abstractNumId w:val="5"/>
  </w:num>
  <w:num w:numId="3">
    <w:abstractNumId w:val="0"/>
  </w:num>
  <w:num w:numId="4">
    <w:abstractNumId w:val="8"/>
  </w:num>
  <w:num w:numId="5">
    <w:abstractNumId w:val="3"/>
  </w:num>
  <w:num w:numId="6">
    <w:abstractNumId w:val="4"/>
  </w:num>
  <w:num w:numId="7">
    <w:abstractNumId w:val="2"/>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E9"/>
    <w:rsid w:val="00000938"/>
    <w:rsid w:val="00001FAB"/>
    <w:rsid w:val="00003F28"/>
    <w:rsid w:val="00017318"/>
    <w:rsid w:val="0002051F"/>
    <w:rsid w:val="000271DE"/>
    <w:rsid w:val="00034544"/>
    <w:rsid w:val="00045555"/>
    <w:rsid w:val="00057FB4"/>
    <w:rsid w:val="000633BB"/>
    <w:rsid w:val="00063AC1"/>
    <w:rsid w:val="00072C6C"/>
    <w:rsid w:val="00074F9C"/>
    <w:rsid w:val="00075229"/>
    <w:rsid w:val="000815C6"/>
    <w:rsid w:val="000817E9"/>
    <w:rsid w:val="00090C65"/>
    <w:rsid w:val="00093604"/>
    <w:rsid w:val="000A0BF4"/>
    <w:rsid w:val="000A6371"/>
    <w:rsid w:val="000A77F9"/>
    <w:rsid w:val="000B60E0"/>
    <w:rsid w:val="000D4B22"/>
    <w:rsid w:val="000D6590"/>
    <w:rsid w:val="000E0DB6"/>
    <w:rsid w:val="000F05BB"/>
    <w:rsid w:val="000F40FC"/>
    <w:rsid w:val="000F62F4"/>
    <w:rsid w:val="000F66D7"/>
    <w:rsid w:val="000F76C8"/>
    <w:rsid w:val="00121AB7"/>
    <w:rsid w:val="001244D6"/>
    <w:rsid w:val="00125184"/>
    <w:rsid w:val="0012754A"/>
    <w:rsid w:val="00142F43"/>
    <w:rsid w:val="00155C92"/>
    <w:rsid w:val="00156AF3"/>
    <w:rsid w:val="0016189D"/>
    <w:rsid w:val="00162E95"/>
    <w:rsid w:val="001634A2"/>
    <w:rsid w:val="00165237"/>
    <w:rsid w:val="00165831"/>
    <w:rsid w:val="0017490C"/>
    <w:rsid w:val="00176852"/>
    <w:rsid w:val="00176BAE"/>
    <w:rsid w:val="001860E2"/>
    <w:rsid w:val="00194CCD"/>
    <w:rsid w:val="001A2A48"/>
    <w:rsid w:val="001A407F"/>
    <w:rsid w:val="001A5AA0"/>
    <w:rsid w:val="001A68C8"/>
    <w:rsid w:val="001A7071"/>
    <w:rsid w:val="001B43A2"/>
    <w:rsid w:val="001C5C2E"/>
    <w:rsid w:val="001D1D30"/>
    <w:rsid w:val="001D26E4"/>
    <w:rsid w:val="001E0930"/>
    <w:rsid w:val="001E1310"/>
    <w:rsid w:val="001E1EAF"/>
    <w:rsid w:val="001E6FFD"/>
    <w:rsid w:val="001F0927"/>
    <w:rsid w:val="001F1335"/>
    <w:rsid w:val="001F2FE2"/>
    <w:rsid w:val="001F4836"/>
    <w:rsid w:val="002015DB"/>
    <w:rsid w:val="00210B4B"/>
    <w:rsid w:val="00214D5A"/>
    <w:rsid w:val="00224AC6"/>
    <w:rsid w:val="00245A3C"/>
    <w:rsid w:val="00260B66"/>
    <w:rsid w:val="00262ED0"/>
    <w:rsid w:val="00265BF4"/>
    <w:rsid w:val="00267522"/>
    <w:rsid w:val="00270C26"/>
    <w:rsid w:val="00270CB3"/>
    <w:rsid w:val="00282164"/>
    <w:rsid w:val="00283DED"/>
    <w:rsid w:val="00296B2C"/>
    <w:rsid w:val="002A04CE"/>
    <w:rsid w:val="002A64E9"/>
    <w:rsid w:val="002B12B1"/>
    <w:rsid w:val="002B2EDF"/>
    <w:rsid w:val="002C078C"/>
    <w:rsid w:val="002C10CA"/>
    <w:rsid w:val="002C7442"/>
    <w:rsid w:val="002D2D89"/>
    <w:rsid w:val="002D5624"/>
    <w:rsid w:val="002D613F"/>
    <w:rsid w:val="002D6708"/>
    <w:rsid w:val="002E48A9"/>
    <w:rsid w:val="002E510C"/>
    <w:rsid w:val="002F226A"/>
    <w:rsid w:val="00301CF5"/>
    <w:rsid w:val="003021F0"/>
    <w:rsid w:val="00307E42"/>
    <w:rsid w:val="00313B73"/>
    <w:rsid w:val="003142BD"/>
    <w:rsid w:val="00314A5E"/>
    <w:rsid w:val="00322691"/>
    <w:rsid w:val="003230EA"/>
    <w:rsid w:val="00323428"/>
    <w:rsid w:val="00326783"/>
    <w:rsid w:val="00336467"/>
    <w:rsid w:val="0033778B"/>
    <w:rsid w:val="00342EC5"/>
    <w:rsid w:val="003524B1"/>
    <w:rsid w:val="00357E29"/>
    <w:rsid w:val="00361FBC"/>
    <w:rsid w:val="0036426E"/>
    <w:rsid w:val="00371C00"/>
    <w:rsid w:val="00374C51"/>
    <w:rsid w:val="00374D11"/>
    <w:rsid w:val="003772A7"/>
    <w:rsid w:val="00381EAB"/>
    <w:rsid w:val="00383B2F"/>
    <w:rsid w:val="00383D8D"/>
    <w:rsid w:val="00384CA7"/>
    <w:rsid w:val="00392ABD"/>
    <w:rsid w:val="00395DF3"/>
    <w:rsid w:val="003A51ED"/>
    <w:rsid w:val="003B059D"/>
    <w:rsid w:val="003D0493"/>
    <w:rsid w:val="003D260E"/>
    <w:rsid w:val="003E0C78"/>
    <w:rsid w:val="003E118C"/>
    <w:rsid w:val="003E33C1"/>
    <w:rsid w:val="003E420A"/>
    <w:rsid w:val="003E5763"/>
    <w:rsid w:val="003E5DB1"/>
    <w:rsid w:val="003F3513"/>
    <w:rsid w:val="003F4EE5"/>
    <w:rsid w:val="00400E72"/>
    <w:rsid w:val="004206C0"/>
    <w:rsid w:val="00422789"/>
    <w:rsid w:val="00423B6C"/>
    <w:rsid w:val="004260F1"/>
    <w:rsid w:val="00436323"/>
    <w:rsid w:val="00447368"/>
    <w:rsid w:val="00451421"/>
    <w:rsid w:val="00455F05"/>
    <w:rsid w:val="0047609B"/>
    <w:rsid w:val="00477F99"/>
    <w:rsid w:val="00477FAC"/>
    <w:rsid w:val="00481431"/>
    <w:rsid w:val="00486FDF"/>
    <w:rsid w:val="004919DD"/>
    <w:rsid w:val="00493028"/>
    <w:rsid w:val="004951D6"/>
    <w:rsid w:val="00496490"/>
    <w:rsid w:val="004A0129"/>
    <w:rsid w:val="004A3435"/>
    <w:rsid w:val="004B3CFD"/>
    <w:rsid w:val="004C06E5"/>
    <w:rsid w:val="004C2DD4"/>
    <w:rsid w:val="004C6025"/>
    <w:rsid w:val="004C68B5"/>
    <w:rsid w:val="004D3BA2"/>
    <w:rsid w:val="004E19A2"/>
    <w:rsid w:val="004E5B54"/>
    <w:rsid w:val="004F0F4A"/>
    <w:rsid w:val="004F2A5A"/>
    <w:rsid w:val="00501AB1"/>
    <w:rsid w:val="005033EB"/>
    <w:rsid w:val="00504FA5"/>
    <w:rsid w:val="0050532F"/>
    <w:rsid w:val="00505DDB"/>
    <w:rsid w:val="00510F62"/>
    <w:rsid w:val="00511B83"/>
    <w:rsid w:val="00514656"/>
    <w:rsid w:val="00516429"/>
    <w:rsid w:val="005212AE"/>
    <w:rsid w:val="00533285"/>
    <w:rsid w:val="005336F8"/>
    <w:rsid w:val="00535BEF"/>
    <w:rsid w:val="005364B6"/>
    <w:rsid w:val="005421D9"/>
    <w:rsid w:val="00545631"/>
    <w:rsid w:val="005568C0"/>
    <w:rsid w:val="00556B83"/>
    <w:rsid w:val="00557F35"/>
    <w:rsid w:val="00571900"/>
    <w:rsid w:val="0058091A"/>
    <w:rsid w:val="00581262"/>
    <w:rsid w:val="00582E84"/>
    <w:rsid w:val="005830A2"/>
    <w:rsid w:val="00586D50"/>
    <w:rsid w:val="0059168C"/>
    <w:rsid w:val="00595EFE"/>
    <w:rsid w:val="005A7D9E"/>
    <w:rsid w:val="005C67C1"/>
    <w:rsid w:val="005D0AB0"/>
    <w:rsid w:val="005D4FAE"/>
    <w:rsid w:val="005D548A"/>
    <w:rsid w:val="005D66DB"/>
    <w:rsid w:val="005E038F"/>
    <w:rsid w:val="005E1787"/>
    <w:rsid w:val="005E61A5"/>
    <w:rsid w:val="005F5704"/>
    <w:rsid w:val="005F7762"/>
    <w:rsid w:val="00602E61"/>
    <w:rsid w:val="00602EAF"/>
    <w:rsid w:val="0060436A"/>
    <w:rsid w:val="00607D5E"/>
    <w:rsid w:val="006128FB"/>
    <w:rsid w:val="006141F5"/>
    <w:rsid w:val="00625015"/>
    <w:rsid w:val="0062659D"/>
    <w:rsid w:val="00641495"/>
    <w:rsid w:val="006453D3"/>
    <w:rsid w:val="0065040E"/>
    <w:rsid w:val="0066371E"/>
    <w:rsid w:val="00666CA2"/>
    <w:rsid w:val="00670F1B"/>
    <w:rsid w:val="006716FA"/>
    <w:rsid w:val="00677C78"/>
    <w:rsid w:val="00680CA5"/>
    <w:rsid w:val="00691AC5"/>
    <w:rsid w:val="00695356"/>
    <w:rsid w:val="006A095D"/>
    <w:rsid w:val="006A56B9"/>
    <w:rsid w:val="006A592D"/>
    <w:rsid w:val="006A6C69"/>
    <w:rsid w:val="006B1C58"/>
    <w:rsid w:val="006D17DF"/>
    <w:rsid w:val="006D67F2"/>
    <w:rsid w:val="006D6D04"/>
    <w:rsid w:val="006E0F83"/>
    <w:rsid w:val="006E13A5"/>
    <w:rsid w:val="006E3D88"/>
    <w:rsid w:val="006E419F"/>
    <w:rsid w:val="006E47ED"/>
    <w:rsid w:val="006E56B6"/>
    <w:rsid w:val="006F19DF"/>
    <w:rsid w:val="006F29E8"/>
    <w:rsid w:val="006F50D1"/>
    <w:rsid w:val="007006C9"/>
    <w:rsid w:val="007126A9"/>
    <w:rsid w:val="00712BF1"/>
    <w:rsid w:val="0071649B"/>
    <w:rsid w:val="00721194"/>
    <w:rsid w:val="0072258A"/>
    <w:rsid w:val="007245A2"/>
    <w:rsid w:val="00727972"/>
    <w:rsid w:val="00730EEE"/>
    <w:rsid w:val="007332E9"/>
    <w:rsid w:val="00745634"/>
    <w:rsid w:val="00747252"/>
    <w:rsid w:val="00747514"/>
    <w:rsid w:val="00761556"/>
    <w:rsid w:val="00761732"/>
    <w:rsid w:val="007632A7"/>
    <w:rsid w:val="007647D8"/>
    <w:rsid w:val="00766540"/>
    <w:rsid w:val="007723AB"/>
    <w:rsid w:val="0077719D"/>
    <w:rsid w:val="0077720E"/>
    <w:rsid w:val="00781DB8"/>
    <w:rsid w:val="00784907"/>
    <w:rsid w:val="00784BB3"/>
    <w:rsid w:val="00785FCA"/>
    <w:rsid w:val="007905AF"/>
    <w:rsid w:val="00794A2C"/>
    <w:rsid w:val="00795107"/>
    <w:rsid w:val="00796D78"/>
    <w:rsid w:val="007A050B"/>
    <w:rsid w:val="007B0498"/>
    <w:rsid w:val="007B32C3"/>
    <w:rsid w:val="007B507D"/>
    <w:rsid w:val="007B663B"/>
    <w:rsid w:val="007B6A18"/>
    <w:rsid w:val="007D0F8A"/>
    <w:rsid w:val="007D291F"/>
    <w:rsid w:val="007D416D"/>
    <w:rsid w:val="007D65F2"/>
    <w:rsid w:val="007E5EB2"/>
    <w:rsid w:val="007F0330"/>
    <w:rsid w:val="008053F3"/>
    <w:rsid w:val="00812349"/>
    <w:rsid w:val="00823B2E"/>
    <w:rsid w:val="008271FC"/>
    <w:rsid w:val="0083016A"/>
    <w:rsid w:val="0083162C"/>
    <w:rsid w:val="008317C5"/>
    <w:rsid w:val="008358C9"/>
    <w:rsid w:val="008407E9"/>
    <w:rsid w:val="00843B7B"/>
    <w:rsid w:val="00847FB1"/>
    <w:rsid w:val="008503C2"/>
    <w:rsid w:val="0085543A"/>
    <w:rsid w:val="00855DC6"/>
    <w:rsid w:val="00855F57"/>
    <w:rsid w:val="00864AD6"/>
    <w:rsid w:val="00891A6C"/>
    <w:rsid w:val="008958EA"/>
    <w:rsid w:val="00895DA4"/>
    <w:rsid w:val="008B45FE"/>
    <w:rsid w:val="008C22CB"/>
    <w:rsid w:val="008C37F7"/>
    <w:rsid w:val="008C6DCA"/>
    <w:rsid w:val="008D385B"/>
    <w:rsid w:val="008D519F"/>
    <w:rsid w:val="008D694E"/>
    <w:rsid w:val="008D6C2A"/>
    <w:rsid w:val="008D76A7"/>
    <w:rsid w:val="008E0AE1"/>
    <w:rsid w:val="008E2D77"/>
    <w:rsid w:val="008E7E9D"/>
    <w:rsid w:val="008F2DD1"/>
    <w:rsid w:val="008F34E6"/>
    <w:rsid w:val="008F5401"/>
    <w:rsid w:val="00900780"/>
    <w:rsid w:val="00906804"/>
    <w:rsid w:val="00922911"/>
    <w:rsid w:val="0094108B"/>
    <w:rsid w:val="009418C0"/>
    <w:rsid w:val="00943770"/>
    <w:rsid w:val="00947B18"/>
    <w:rsid w:val="009517A9"/>
    <w:rsid w:val="00955AE8"/>
    <w:rsid w:val="009611DF"/>
    <w:rsid w:val="00961AFB"/>
    <w:rsid w:val="00962C95"/>
    <w:rsid w:val="00963541"/>
    <w:rsid w:val="009654EC"/>
    <w:rsid w:val="00967BA4"/>
    <w:rsid w:val="00976A18"/>
    <w:rsid w:val="00981661"/>
    <w:rsid w:val="00983A80"/>
    <w:rsid w:val="009861FD"/>
    <w:rsid w:val="0098665A"/>
    <w:rsid w:val="00990250"/>
    <w:rsid w:val="00993FB3"/>
    <w:rsid w:val="0099427F"/>
    <w:rsid w:val="00997F8C"/>
    <w:rsid w:val="009B3242"/>
    <w:rsid w:val="009B66C4"/>
    <w:rsid w:val="009C0599"/>
    <w:rsid w:val="009C100F"/>
    <w:rsid w:val="009C621C"/>
    <w:rsid w:val="009E3406"/>
    <w:rsid w:val="009E3DBF"/>
    <w:rsid w:val="009E42E0"/>
    <w:rsid w:val="009E5AB4"/>
    <w:rsid w:val="009F2C93"/>
    <w:rsid w:val="009F36D0"/>
    <w:rsid w:val="009F4C50"/>
    <w:rsid w:val="009F5C02"/>
    <w:rsid w:val="00A020EF"/>
    <w:rsid w:val="00A06D6A"/>
    <w:rsid w:val="00A13AF3"/>
    <w:rsid w:val="00A17483"/>
    <w:rsid w:val="00A31225"/>
    <w:rsid w:val="00A3316D"/>
    <w:rsid w:val="00A439AC"/>
    <w:rsid w:val="00A72553"/>
    <w:rsid w:val="00A7288C"/>
    <w:rsid w:val="00A72F4C"/>
    <w:rsid w:val="00A810CA"/>
    <w:rsid w:val="00A815A9"/>
    <w:rsid w:val="00A82619"/>
    <w:rsid w:val="00A94A22"/>
    <w:rsid w:val="00A95FCD"/>
    <w:rsid w:val="00A967C9"/>
    <w:rsid w:val="00A96DEB"/>
    <w:rsid w:val="00AA0BD2"/>
    <w:rsid w:val="00AA2628"/>
    <w:rsid w:val="00AA3187"/>
    <w:rsid w:val="00AB63D8"/>
    <w:rsid w:val="00AC1573"/>
    <w:rsid w:val="00AC352C"/>
    <w:rsid w:val="00AC6348"/>
    <w:rsid w:val="00AC650F"/>
    <w:rsid w:val="00AE4EFF"/>
    <w:rsid w:val="00AE7213"/>
    <w:rsid w:val="00AF0BCE"/>
    <w:rsid w:val="00AF7072"/>
    <w:rsid w:val="00AF7F97"/>
    <w:rsid w:val="00B01155"/>
    <w:rsid w:val="00B015CD"/>
    <w:rsid w:val="00B06E1C"/>
    <w:rsid w:val="00B13D81"/>
    <w:rsid w:val="00B13EF0"/>
    <w:rsid w:val="00B236EF"/>
    <w:rsid w:val="00B241D2"/>
    <w:rsid w:val="00B25A27"/>
    <w:rsid w:val="00B27862"/>
    <w:rsid w:val="00B30C3A"/>
    <w:rsid w:val="00B32951"/>
    <w:rsid w:val="00B34F23"/>
    <w:rsid w:val="00B36244"/>
    <w:rsid w:val="00B45033"/>
    <w:rsid w:val="00B454A5"/>
    <w:rsid w:val="00B5055C"/>
    <w:rsid w:val="00B5133D"/>
    <w:rsid w:val="00B51E1A"/>
    <w:rsid w:val="00B53ECE"/>
    <w:rsid w:val="00B667EE"/>
    <w:rsid w:val="00B76C6A"/>
    <w:rsid w:val="00B774D0"/>
    <w:rsid w:val="00B811F2"/>
    <w:rsid w:val="00B92F65"/>
    <w:rsid w:val="00B94FEE"/>
    <w:rsid w:val="00B958BD"/>
    <w:rsid w:val="00B97D83"/>
    <w:rsid w:val="00BA27BF"/>
    <w:rsid w:val="00BB43A7"/>
    <w:rsid w:val="00BC11DA"/>
    <w:rsid w:val="00BC26AB"/>
    <w:rsid w:val="00BD46B2"/>
    <w:rsid w:val="00BE2357"/>
    <w:rsid w:val="00BE2544"/>
    <w:rsid w:val="00BE6B81"/>
    <w:rsid w:val="00BF01B7"/>
    <w:rsid w:val="00BF2123"/>
    <w:rsid w:val="00BF3651"/>
    <w:rsid w:val="00BF44B0"/>
    <w:rsid w:val="00BF48D3"/>
    <w:rsid w:val="00BF4D98"/>
    <w:rsid w:val="00C01B8B"/>
    <w:rsid w:val="00C04110"/>
    <w:rsid w:val="00C13306"/>
    <w:rsid w:val="00C21A86"/>
    <w:rsid w:val="00C2597C"/>
    <w:rsid w:val="00C26EA9"/>
    <w:rsid w:val="00C33ECC"/>
    <w:rsid w:val="00C420D3"/>
    <w:rsid w:val="00C42BD8"/>
    <w:rsid w:val="00C46BF3"/>
    <w:rsid w:val="00C47F0E"/>
    <w:rsid w:val="00C50810"/>
    <w:rsid w:val="00C53F00"/>
    <w:rsid w:val="00C548D5"/>
    <w:rsid w:val="00C550E5"/>
    <w:rsid w:val="00C55B44"/>
    <w:rsid w:val="00C73EC0"/>
    <w:rsid w:val="00C846D1"/>
    <w:rsid w:val="00C86877"/>
    <w:rsid w:val="00C86AF4"/>
    <w:rsid w:val="00C91FE8"/>
    <w:rsid w:val="00C94AEC"/>
    <w:rsid w:val="00CA09C5"/>
    <w:rsid w:val="00CA1540"/>
    <w:rsid w:val="00CB2D3A"/>
    <w:rsid w:val="00CB56BB"/>
    <w:rsid w:val="00CC2345"/>
    <w:rsid w:val="00CD1D78"/>
    <w:rsid w:val="00CD236D"/>
    <w:rsid w:val="00CD24F6"/>
    <w:rsid w:val="00CD2A5D"/>
    <w:rsid w:val="00CD5D36"/>
    <w:rsid w:val="00CD7D6D"/>
    <w:rsid w:val="00CE4701"/>
    <w:rsid w:val="00CE5EF4"/>
    <w:rsid w:val="00D057CF"/>
    <w:rsid w:val="00D137F2"/>
    <w:rsid w:val="00D160D3"/>
    <w:rsid w:val="00D21994"/>
    <w:rsid w:val="00D322FD"/>
    <w:rsid w:val="00D446B8"/>
    <w:rsid w:val="00D54E92"/>
    <w:rsid w:val="00D64438"/>
    <w:rsid w:val="00D7111C"/>
    <w:rsid w:val="00D75271"/>
    <w:rsid w:val="00D86559"/>
    <w:rsid w:val="00D86E65"/>
    <w:rsid w:val="00D9080E"/>
    <w:rsid w:val="00D9171D"/>
    <w:rsid w:val="00D93225"/>
    <w:rsid w:val="00D9381D"/>
    <w:rsid w:val="00D942F2"/>
    <w:rsid w:val="00DA0E75"/>
    <w:rsid w:val="00DA15A2"/>
    <w:rsid w:val="00DB7FCC"/>
    <w:rsid w:val="00DC3211"/>
    <w:rsid w:val="00DC3A5B"/>
    <w:rsid w:val="00DD1CF9"/>
    <w:rsid w:val="00DD4690"/>
    <w:rsid w:val="00DE03A1"/>
    <w:rsid w:val="00DE2371"/>
    <w:rsid w:val="00DE4AB3"/>
    <w:rsid w:val="00DE6026"/>
    <w:rsid w:val="00DF00C4"/>
    <w:rsid w:val="00DF13DD"/>
    <w:rsid w:val="00DF45E8"/>
    <w:rsid w:val="00E014B0"/>
    <w:rsid w:val="00E0349E"/>
    <w:rsid w:val="00E065DF"/>
    <w:rsid w:val="00E10F10"/>
    <w:rsid w:val="00E1333E"/>
    <w:rsid w:val="00E14676"/>
    <w:rsid w:val="00E2168D"/>
    <w:rsid w:val="00E21F0F"/>
    <w:rsid w:val="00E25710"/>
    <w:rsid w:val="00E30F08"/>
    <w:rsid w:val="00E43A3B"/>
    <w:rsid w:val="00E440B1"/>
    <w:rsid w:val="00E45C05"/>
    <w:rsid w:val="00E4750F"/>
    <w:rsid w:val="00E51375"/>
    <w:rsid w:val="00E524B3"/>
    <w:rsid w:val="00E557C8"/>
    <w:rsid w:val="00E57991"/>
    <w:rsid w:val="00E6546E"/>
    <w:rsid w:val="00E67D32"/>
    <w:rsid w:val="00E70161"/>
    <w:rsid w:val="00E71658"/>
    <w:rsid w:val="00E742ED"/>
    <w:rsid w:val="00E74D7E"/>
    <w:rsid w:val="00E828AD"/>
    <w:rsid w:val="00E84BA3"/>
    <w:rsid w:val="00E85BAA"/>
    <w:rsid w:val="00E9225F"/>
    <w:rsid w:val="00E94114"/>
    <w:rsid w:val="00E97361"/>
    <w:rsid w:val="00EA63C9"/>
    <w:rsid w:val="00EA6A38"/>
    <w:rsid w:val="00EB0F6E"/>
    <w:rsid w:val="00EB311F"/>
    <w:rsid w:val="00EB6708"/>
    <w:rsid w:val="00EB6854"/>
    <w:rsid w:val="00EC09CD"/>
    <w:rsid w:val="00EC1BD6"/>
    <w:rsid w:val="00EC2854"/>
    <w:rsid w:val="00EC357D"/>
    <w:rsid w:val="00EC63B1"/>
    <w:rsid w:val="00ED1503"/>
    <w:rsid w:val="00ED2379"/>
    <w:rsid w:val="00ED624C"/>
    <w:rsid w:val="00EE3A2B"/>
    <w:rsid w:val="00EF0BC3"/>
    <w:rsid w:val="00EF381F"/>
    <w:rsid w:val="00EF6684"/>
    <w:rsid w:val="00F05E5F"/>
    <w:rsid w:val="00F11B35"/>
    <w:rsid w:val="00F1549F"/>
    <w:rsid w:val="00F2423D"/>
    <w:rsid w:val="00F250DC"/>
    <w:rsid w:val="00F33C70"/>
    <w:rsid w:val="00F44179"/>
    <w:rsid w:val="00F51C4D"/>
    <w:rsid w:val="00F53A66"/>
    <w:rsid w:val="00F60CE3"/>
    <w:rsid w:val="00F63609"/>
    <w:rsid w:val="00F6438A"/>
    <w:rsid w:val="00F6512B"/>
    <w:rsid w:val="00F675D9"/>
    <w:rsid w:val="00F774C0"/>
    <w:rsid w:val="00FA7788"/>
    <w:rsid w:val="00FB2184"/>
    <w:rsid w:val="00FB3191"/>
    <w:rsid w:val="00FB432B"/>
    <w:rsid w:val="00FB718C"/>
    <w:rsid w:val="00FC0AD5"/>
    <w:rsid w:val="00FD37A3"/>
    <w:rsid w:val="00FD5F71"/>
    <w:rsid w:val="00FD6AA4"/>
    <w:rsid w:val="00FD776E"/>
    <w:rsid w:val="00FE6331"/>
    <w:rsid w:val="00FF379D"/>
    <w:rsid w:val="00FF7BD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419662"/>
  <w15:chartTrackingRefBased/>
  <w15:docId w15:val="{D370E9BE-7F96-4978-9A6B-9D96FAFEA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91FE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C91F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003F28"/>
    <w:pPr>
      <w:keepNext/>
      <w:keepLines/>
      <w:spacing w:before="40" w:after="0" w:line="240" w:lineRule="auto"/>
      <w:outlineLvl w:val="2"/>
    </w:pPr>
    <w:rPr>
      <w:rFonts w:asciiTheme="majorHAnsi" w:eastAsiaTheme="majorEastAsia" w:hAnsiTheme="majorHAnsi" w:cstheme="majorBidi"/>
      <w:color w:val="1F4D78" w:themeColor="accent1" w:themeShade="7F"/>
      <w:sz w:val="24"/>
      <w:szCs w:val="24"/>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53A66"/>
    <w:pPr>
      <w:ind w:left="720"/>
      <w:contextualSpacing/>
    </w:pPr>
  </w:style>
  <w:style w:type="paragraph" w:styleId="Puesto">
    <w:name w:val="Title"/>
    <w:basedOn w:val="Normal"/>
    <w:next w:val="Normal"/>
    <w:link w:val="PuestoCar"/>
    <w:uiPriority w:val="10"/>
    <w:qFormat/>
    <w:rsid w:val="00C91F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C91FE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C91FE8"/>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C91FE8"/>
    <w:rPr>
      <w:rFonts w:eastAsiaTheme="minorEastAsia"/>
      <w:color w:val="5A5A5A" w:themeColor="text1" w:themeTint="A5"/>
      <w:spacing w:val="15"/>
    </w:rPr>
  </w:style>
  <w:style w:type="character" w:customStyle="1" w:styleId="Ttulo1Car">
    <w:name w:val="Título 1 Car"/>
    <w:basedOn w:val="Fuentedeprrafopredeter"/>
    <w:link w:val="Ttulo1"/>
    <w:uiPriority w:val="9"/>
    <w:rsid w:val="00C91FE8"/>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C91FE8"/>
    <w:pPr>
      <w:outlineLvl w:val="9"/>
    </w:pPr>
    <w:rPr>
      <w:lang w:val="es-MX" w:eastAsia="es-MX"/>
    </w:rPr>
  </w:style>
  <w:style w:type="character" w:customStyle="1" w:styleId="Ttulo2Car">
    <w:name w:val="Título 2 Car"/>
    <w:basedOn w:val="Fuentedeprrafopredeter"/>
    <w:link w:val="Ttulo2"/>
    <w:uiPriority w:val="9"/>
    <w:rsid w:val="00C91FE8"/>
    <w:rPr>
      <w:rFonts w:asciiTheme="majorHAnsi" w:eastAsiaTheme="majorEastAsia" w:hAnsiTheme="majorHAnsi" w:cstheme="majorBidi"/>
      <w:color w:val="2E74B5" w:themeColor="accent1" w:themeShade="BF"/>
      <w:sz w:val="26"/>
      <w:szCs w:val="26"/>
    </w:rPr>
  </w:style>
  <w:style w:type="paragraph" w:styleId="TDC1">
    <w:name w:val="toc 1"/>
    <w:basedOn w:val="Normal"/>
    <w:next w:val="Normal"/>
    <w:autoRedefine/>
    <w:uiPriority w:val="39"/>
    <w:unhideWhenUsed/>
    <w:rsid w:val="00D7111C"/>
    <w:pPr>
      <w:tabs>
        <w:tab w:val="right" w:leader="dot" w:pos="8494"/>
      </w:tabs>
      <w:spacing w:after="100"/>
    </w:pPr>
  </w:style>
  <w:style w:type="paragraph" w:styleId="TDC2">
    <w:name w:val="toc 2"/>
    <w:basedOn w:val="Normal"/>
    <w:next w:val="Normal"/>
    <w:autoRedefine/>
    <w:uiPriority w:val="39"/>
    <w:unhideWhenUsed/>
    <w:rsid w:val="004D3BA2"/>
    <w:pPr>
      <w:spacing w:after="100"/>
      <w:ind w:left="220"/>
    </w:pPr>
  </w:style>
  <w:style w:type="character" w:styleId="Hipervnculo">
    <w:name w:val="Hyperlink"/>
    <w:basedOn w:val="Fuentedeprrafopredeter"/>
    <w:uiPriority w:val="99"/>
    <w:unhideWhenUsed/>
    <w:rsid w:val="004D3BA2"/>
    <w:rPr>
      <w:color w:val="0563C1" w:themeColor="hyperlink"/>
      <w:u w:val="single"/>
    </w:rPr>
  </w:style>
  <w:style w:type="table" w:styleId="Tablaconcuadrcula">
    <w:name w:val="Table Grid"/>
    <w:basedOn w:val="Tablanormal"/>
    <w:uiPriority w:val="39"/>
    <w:rsid w:val="00E94114"/>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E9411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94114"/>
  </w:style>
  <w:style w:type="paragraph" w:styleId="Piedepgina">
    <w:name w:val="footer"/>
    <w:basedOn w:val="Normal"/>
    <w:link w:val="PiedepginaCar"/>
    <w:uiPriority w:val="99"/>
    <w:unhideWhenUsed/>
    <w:rsid w:val="00E9411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94114"/>
  </w:style>
  <w:style w:type="character" w:customStyle="1" w:styleId="Ttulo3Car">
    <w:name w:val="Título 3 Car"/>
    <w:basedOn w:val="Fuentedeprrafopredeter"/>
    <w:link w:val="Ttulo3"/>
    <w:uiPriority w:val="9"/>
    <w:rsid w:val="00003F28"/>
    <w:rPr>
      <w:rFonts w:asciiTheme="majorHAnsi" w:eastAsiaTheme="majorEastAsia" w:hAnsiTheme="majorHAnsi" w:cstheme="majorBidi"/>
      <w:color w:val="1F4D78" w:themeColor="accent1" w:themeShade="7F"/>
      <w:sz w:val="24"/>
      <w:szCs w:val="24"/>
      <w:lang w:val="es-ES_tradnl"/>
    </w:rPr>
  </w:style>
  <w:style w:type="paragraph" w:styleId="TDC3">
    <w:name w:val="toc 3"/>
    <w:basedOn w:val="Normal"/>
    <w:next w:val="Normal"/>
    <w:autoRedefine/>
    <w:uiPriority w:val="39"/>
    <w:unhideWhenUsed/>
    <w:rsid w:val="00003F28"/>
    <w:pPr>
      <w:spacing w:after="100"/>
      <w:ind w:left="440"/>
    </w:pPr>
  </w:style>
  <w:style w:type="character" w:styleId="Hipervnculovisitado">
    <w:name w:val="FollowedHyperlink"/>
    <w:basedOn w:val="Fuentedeprrafopredeter"/>
    <w:uiPriority w:val="99"/>
    <w:semiHidden/>
    <w:unhideWhenUsed/>
    <w:rsid w:val="00486FDF"/>
    <w:rPr>
      <w:color w:val="954F72" w:themeColor="followedHyperlink"/>
      <w:u w:val="single"/>
    </w:rPr>
  </w:style>
  <w:style w:type="table" w:styleId="Tabladecuadrcula1clara-nfasis6">
    <w:name w:val="Grid Table 1 Light Accent 6"/>
    <w:basedOn w:val="Tablanormal"/>
    <w:uiPriority w:val="46"/>
    <w:rsid w:val="008F2DD1"/>
    <w:pPr>
      <w:spacing w:after="0" w:line="240" w:lineRule="auto"/>
    </w:pPr>
    <w:rPr>
      <w:sz w:val="24"/>
      <w:szCs w:val="24"/>
      <w:lang w:val="es-ES_tradnl"/>
    </w:r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decuadrcula1clara-nfasis5">
    <w:name w:val="Grid Table 1 Light Accent 5"/>
    <w:basedOn w:val="Tablanormal"/>
    <w:uiPriority w:val="46"/>
    <w:rsid w:val="008F2DD1"/>
    <w:pPr>
      <w:spacing w:after="0" w:line="240" w:lineRule="auto"/>
    </w:pPr>
    <w:rPr>
      <w:sz w:val="24"/>
      <w:szCs w:val="24"/>
      <w:lang w:val="es-ES_tradnl"/>
    </w:r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CRONOGRAMA.mpp" TargetMode="Externa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eader" Target="header1.xml"/><Relationship Id="rId15" Type="http://schemas.openxmlformats.org/officeDocument/2006/relationships/footer" Target="footer2.xml"/><Relationship Id="rId16" Type="http://schemas.openxmlformats.org/officeDocument/2006/relationships/header" Target="head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D9664-5570-C54B-8920-BE514DE30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17</Pages>
  <Words>3045</Words>
  <Characters>16751</Characters>
  <Application>Microsoft Macintosh Word</Application>
  <DocSecurity>0</DocSecurity>
  <Lines>139</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arlos</dc:creator>
  <cp:keywords/>
  <dc:description/>
  <cp:lastModifiedBy>Usuario de Microsoft Office</cp:lastModifiedBy>
  <cp:revision>15</cp:revision>
  <dcterms:created xsi:type="dcterms:W3CDTF">2018-11-17T06:53:00Z</dcterms:created>
  <dcterms:modified xsi:type="dcterms:W3CDTF">2018-11-22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a7f6f2-6adc-3496-9b7f-1e9c9cb6f8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